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6A906" w14:textId="77777777" w:rsidR="00A955CD" w:rsidRDefault="006F5A12">
      <w:pPr>
        <w:pStyle w:val="Heading1"/>
        <w:spacing w:before="0"/>
      </w:pPr>
      <w:bookmarkStart w:id="0" w:name="_GoBack"/>
      <w:bookmarkEnd w:id="0"/>
      <w:r>
        <w:t>TITLE:</w:t>
      </w:r>
    </w:p>
    <w:p w14:paraId="39C75676" w14:textId="40DBFAC0" w:rsidR="0067642A" w:rsidRDefault="006F5A12" w:rsidP="006E1D48">
      <w:pPr>
        <w:pStyle w:val="Heading1"/>
        <w:spacing w:before="0"/>
      </w:pPr>
      <w:r>
        <w:t>Contributions of human activities to suspended sediment yield during storm events from a small, steep, tropical watershed</w:t>
      </w:r>
    </w:p>
    <w:p w14:paraId="2F4CC6A2" w14:textId="77777777" w:rsidR="00A955CD" w:rsidRDefault="006F5A12">
      <w:pPr>
        <w:pStyle w:val="Heading3"/>
      </w:pPr>
      <w:r>
        <w:t>Authors:</w:t>
      </w:r>
    </w:p>
    <w:p w14:paraId="2F6CFF8E" w14:textId="77777777" w:rsidR="00A955CD" w:rsidRDefault="006F5A12">
      <w:pPr>
        <w:ind w:firstLine="0"/>
      </w:pPr>
      <w:r>
        <w:t>Messina, A.M.</w:t>
      </w:r>
      <w:r>
        <w:rPr>
          <w:vertAlign w:val="superscript"/>
        </w:rPr>
        <w:t>a*</w:t>
      </w:r>
      <w:r>
        <w:t>, Biggs, T.W.</w:t>
      </w:r>
      <w:r>
        <w:rPr>
          <w:vertAlign w:val="superscript"/>
        </w:rPr>
        <w:t>a</w:t>
      </w:r>
    </w:p>
    <w:p w14:paraId="7DCD34EE" w14:textId="568BFADF"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44748419" w14:textId="77777777" w:rsidR="00A955CD" w:rsidRDefault="006F5A12">
      <w:pPr>
        <w:pStyle w:val="Heading2"/>
        <w:jc w:val="center"/>
      </w:pPr>
      <w:r>
        <w:t>ABSTRACT</w:t>
      </w:r>
    </w:p>
    <w:p w14:paraId="44FC93D1" w14:textId="0C4AB9CE" w:rsidR="00A955CD" w:rsidRDefault="006F5A12" w:rsidP="00327DBC">
      <w:pPr>
        <w:ind w:firstLine="0"/>
      </w:pPr>
      <w:r>
        <w:t xml:space="preserve">Suspended sediment yields (SSY) </w:t>
      </w:r>
      <w:r w:rsidR="009374BD">
        <w:t xml:space="preserve">were measured during storm and non-storm periods </w:t>
      </w:r>
      <w:r>
        <w:t>from undisturbed and human-disturbed portions of a small (1.8 km²), mountainous watershed that drains to a sediment-stressed coral reef. Event-wise SSY (</w:t>
      </w:r>
      <w:r w:rsidR="00003545">
        <w:t>SSY</w:t>
      </w:r>
      <w:r w:rsidR="00003545">
        <w:rPr>
          <w:vertAlign w:val="subscript"/>
        </w:rPr>
        <w:t>EV</w:t>
      </w:r>
      <w:commentRangeStart w:id="1"/>
      <w:r>
        <w:t xml:space="preserve">) was calculated </w:t>
      </w:r>
      <w:commentRangeEnd w:id="1"/>
      <w:r w:rsidR="009337B2">
        <w:rPr>
          <w:rStyle w:val="CommentReference"/>
        </w:rPr>
        <w:commentReference w:id="1"/>
      </w:r>
      <w:r w:rsidR="009337B2">
        <w:t xml:space="preserve">for 142 storms </w:t>
      </w:r>
      <w:r>
        <w:t xml:space="preserve">from measurements of water discharge (Q), turbidity (T), and suspended sediment concentration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r w:rsidR="00FC4FF0">
        <w:t>1.7-</w:t>
      </w:r>
      <w:r>
        <w:t xml:space="preserve">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 xml:space="preserve">Best estimates of </w:t>
      </w:r>
      <w:r w:rsidR="00CA5DBA">
        <w:lastRenderedPageBreak/>
        <w:t>a</w:t>
      </w:r>
      <w:r>
        <w:t xml:space="preserve">nnual </w:t>
      </w:r>
      <w:r w:rsidR="00CA5DBA">
        <w:t>SSY</w:t>
      </w:r>
      <w:r w:rsidR="008947D7" w:rsidRPr="001E37AA">
        <w:rPr>
          <w:vertAlign w:val="subscript"/>
        </w:rPr>
        <w:t>EV</w:t>
      </w:r>
      <w:r w:rsidR="00CA5DBA">
        <w:t xml:space="preserve"> </w:t>
      </w:r>
      <w:r>
        <w:t xml:space="preserve">varied from </w:t>
      </w:r>
      <w:commentRangeStart w:id="2"/>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commentRangeStart w:id="3"/>
      <w:r w:rsidRPr="009C56F9">
        <w:t>-4</w:t>
      </w:r>
      <w:commentRangeEnd w:id="3"/>
      <w:r w:rsidR="00795BAC" w:rsidRPr="009C56F9">
        <w:t>41</w:t>
      </w:r>
      <w:r w:rsidR="009337B2" w:rsidRPr="009C56F9">
        <w:rPr>
          <w:rStyle w:val="CommentReference"/>
        </w:rPr>
        <w:commentReference w:id="3"/>
      </w:r>
      <w:r w:rsidRPr="009C56F9">
        <w:t xml:space="preserve"> tons</w:t>
      </w:r>
      <w:r>
        <w:t>/km²/yr) from the human-disturbed subwatershed</w:t>
      </w:r>
      <w:commentRangeEnd w:id="2"/>
      <w:r w:rsidR="00CA5DBA">
        <w:rPr>
          <w:rStyle w:val="CommentReference"/>
        </w:rPr>
        <w:commentReference w:id="2"/>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t xml:space="preserve"> and </w:t>
      </w:r>
      <w:r w:rsidR="0020282E">
        <w:t xml:space="preserve">restore </w:t>
      </w:r>
      <w:r>
        <w:t>coral re</w:t>
      </w:r>
      <w:r w:rsidR="0020282E">
        <w:t>efs</w:t>
      </w:r>
      <w:r>
        <w:t>.</w:t>
      </w:r>
    </w:p>
    <w:p w14:paraId="28BF7F83" w14:textId="77777777" w:rsidR="00A955CD" w:rsidRDefault="006F5A12">
      <w:pPr>
        <w:pStyle w:val="Heading2"/>
      </w:pPr>
      <w:r>
        <w:t>Keywords:</w:t>
      </w:r>
    </w:p>
    <w:p w14:paraId="558B7C1C" w14:textId="77777777" w:rsidR="00A955CD" w:rsidRDefault="006F5A12">
      <w:pPr>
        <w:ind w:firstLine="0"/>
      </w:pPr>
      <w:r>
        <w:t>Sediment yield, volcanic islands, mountainous catchments, land use, storm events, coastal sediment load, American Samoa</w:t>
      </w:r>
    </w:p>
    <w:p w14:paraId="63252EDD" w14:textId="77777777" w:rsidR="00A955CD" w:rsidRDefault="006F5A12">
      <w:pPr>
        <w:pStyle w:val="Heading2"/>
      </w:pPr>
      <w:r>
        <w:t>Introduction</w:t>
      </w:r>
    </w:p>
    <w:p w14:paraId="2483B552" w14:textId="25976570"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6BCFC6E1" w14:textId="77777777" w:rsidR="00A955CD" w:rsidRDefault="006F5A12">
      <w:commentRangeStart w:id="4"/>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commentRangeEnd w:id="4"/>
      <w:r w:rsidR="00035C9E">
        <w:rPr>
          <w:rStyle w:val="CommentReference"/>
        </w:rPr>
        <w:commentReference w:id="4"/>
      </w:r>
    </w:p>
    <w:p w14:paraId="1D0D9981" w14:textId="5539B2F6" w:rsidR="00A955CD" w:rsidRDefault="006F5A12">
      <w:r>
        <w:t>Management of sediment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lastRenderedPageBreak/>
        <w:t>(</w:t>
      </w:r>
      <w:r w:rsidR="00E153E3" w:rsidRPr="00E153E3">
        <w:rPr>
          <w:noProof/>
        </w:rPr>
        <w:t>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14:paraId="2DC6B5C4" w14:textId="40A64EEC"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B37FA1E" w14:textId="2AEB214D" w:rsidR="007956F5" w:rsidRDefault="006F5A12">
      <w:r>
        <w:lastRenderedPageBreak/>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6D832989" w14:textId="60EB7441"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 xml:space="preserve">(Basher </w:t>
      </w:r>
      <w:r w:rsidR="00E153E3" w:rsidRPr="00E153E3">
        <w:rPr>
          <w:noProof/>
        </w:rPr>
        <w:lastRenderedPageBreak/>
        <w:t>et al., 2011; Hicks, 1990)</w:t>
      </w:r>
      <w:r w:rsidR="006315FA">
        <w:fldChar w:fldCharType="end"/>
      </w:r>
      <w:r w:rsidR="006315FA">
        <w:t>,</w:t>
      </w:r>
      <w:r>
        <w:t xml:space="preserve"> but this approach has not been attempted for steep, tropical watersheds on volcanic islands.</w:t>
      </w:r>
    </w:p>
    <w:p w14:paraId="5BDD6866" w14:textId="598E6FC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57FB062B" w14:textId="5718C78F" w:rsidR="00A955CD" w:rsidRDefault="006F5A12">
      <w:r>
        <w:t>This study uses in situ measurements of precipitation (P), stream discharge (Q), turbidity (T) and suspended sediment concentration (SSC) to 1) quantify suspended sediment yield from undi</w:t>
      </w:r>
      <w:r w:rsidR="009F5029">
        <w:t>sturbed and human-disturbed portion</w:t>
      </w:r>
      <w:r>
        <w:t xml:space="preserve">s of a small watershed in the south Pacific and 2) develop an empirical model of storm-generated suspended sediment yield. The questions addressed include: How much has human disturbance increased </w:t>
      </w:r>
      <w:r w:rsidR="00B2112C">
        <w:t xml:space="preserve">suspended </w:t>
      </w:r>
      <w:r>
        <w:t>sediment yield to the coast?</w:t>
      </w:r>
      <w:r w:rsidR="009C56F9">
        <w:t xml:space="preserve"> </w:t>
      </w:r>
      <w:r>
        <w:t xml:space="preserve">What human activities dominate the anthropogenic contribution to the </w:t>
      </w:r>
      <w:r w:rsidR="00B2112C">
        <w:t xml:space="preserve">suspended </w:t>
      </w:r>
      <w:r>
        <w:t xml:space="preserve">sediment </w:t>
      </w:r>
      <w:r w:rsidR="00B2112C">
        <w:t>load</w:t>
      </w:r>
      <w:r>
        <w:t>? Which storm metric is the best predictor of storm event suspended sediment yield (</w:t>
      </w:r>
      <w:r w:rsidR="00003545">
        <w:t>SSY</w:t>
      </w:r>
      <w:r w:rsidR="00003545">
        <w:rPr>
          <w:vertAlign w:val="subscript"/>
        </w:rPr>
        <w:t>EV</w:t>
      </w:r>
      <w:r>
        <w:t xml:space="preserve">): total </w:t>
      </w:r>
      <w:r w:rsidR="00B2112C">
        <w:t xml:space="preserve">event </w:t>
      </w:r>
      <w:r>
        <w:t xml:space="preserve">precipitation, Erosivity Index, total </w:t>
      </w:r>
      <w:r w:rsidR="00B2112C">
        <w:t xml:space="preserve">event </w:t>
      </w:r>
      <w:r>
        <w:t xml:space="preserve">discharge, or maximum </w:t>
      </w:r>
      <w:r w:rsidR="00B2112C">
        <w:t xml:space="preserve">event </w:t>
      </w:r>
      <w:r>
        <w:t xml:space="preserve">discharge? How do sediment contributions from </w:t>
      </w:r>
      <w:r w:rsidR="009F5029">
        <w:t xml:space="preserve">undisturbed </w:t>
      </w:r>
      <w:r>
        <w:t xml:space="preserve">areas and </w:t>
      </w:r>
      <w:r w:rsidR="009F5029">
        <w:t xml:space="preserve">human-disturbed </w:t>
      </w:r>
      <w:r>
        <w:t>areas vary with storm size?</w:t>
      </w:r>
    </w:p>
    <w:p w14:paraId="542875CA" w14:textId="77777777" w:rsidR="00A955CD" w:rsidRDefault="006F5A12">
      <w:pPr>
        <w:pStyle w:val="Heading2"/>
      </w:pPr>
      <w:r>
        <w:lastRenderedPageBreak/>
        <w:t>Study Area</w:t>
      </w:r>
    </w:p>
    <w:p w14:paraId="2F3B9BE1" w14:textId="4B644436" w:rsidR="00A955CD" w:rsidRDefault="006F5A12">
      <w:r>
        <w:t xml:space="preserve">The study watershed, Faga'alu, is located on Tutuila (14S, 170W), the largest island in the Territory of American Samoa (140 km²). Like many volcanic islands in the Pacific, Tutuila </w:t>
      </w:r>
      <w:r w:rsidR="00B2112C">
        <w:t>has</w:t>
      </w:r>
      <w:r>
        <w:t xml:space="preserve"> steep, heavily forested mountains with villages and roads mostly confined to the flat areas near the coast. The main stream in Faga'alu runs the length of the watershed (~3 km), and drains an area of 1.78 km² </w:t>
      </w:r>
      <w:r w:rsidR="00B2112C">
        <w:t xml:space="preserve">into Faga'alu Bay </w:t>
      </w:r>
      <w:r>
        <w:t>(area draining to FG3 in Figure 1). The main watershed includes Matafao Mountain, the highest point on Tutuila (653 m). The mean slope of the main Faga'alu watershed is 0.53 m/m and total relief is 653 m.</w:t>
      </w:r>
      <w:r w:rsidR="009C56F9">
        <w:t xml:space="preserve"> </w:t>
      </w:r>
      <w:r w:rsidR="00B2112C">
        <w:t xml:space="preserve">The administrative boundary 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 xml:space="preserve">Fenner et al., </w:t>
      </w:r>
      <w:r w:rsidR="00E07885" w:rsidRPr="006315FA">
        <w:rPr>
          <w:noProof/>
        </w:rPr>
        <w:t>2008)</w:t>
      </w:r>
      <w:r w:rsidR="00E07885">
        <w:fldChar w:fldCharType="end"/>
      </w:r>
      <w:r>
        <w:t xml:space="preserve">.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14:paraId="1CD7C3E2" w14:textId="47DDB97A" w:rsidR="00806559" w:rsidRDefault="00806559">
      <w:r>
        <w:t xml:space="preserve">Faga’alu occurs on intracaldera Pago Volcanics </w:t>
      </w:r>
      <w:r w:rsidR="008A20C0">
        <w:t xml:space="preserve">where the K-Ar age for a sample in the watershed is 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t xml:space="preserve">oil types </w:t>
      </w:r>
      <w:r w:rsidR="0099011B">
        <w:t>in the steep uplands are</w:t>
      </w:r>
      <w:r w:rsidR="0007662E">
        <w:t xml:space="preserve"> Fagasa family</w:t>
      </w:r>
      <w:r w:rsidR="00443E9F">
        <w:t>-</w:t>
      </w:r>
      <w:r w:rsidR="0007662E">
        <w:t xml:space="preserve">lithic hapludolls with </w:t>
      </w:r>
      <w:r w:rsidR="0096673D">
        <w:t>rock out</w:t>
      </w:r>
      <w:r w:rsidR="0007662E">
        <w:t>c</w:t>
      </w:r>
      <w:r w:rsidR="0096673D">
        <w:t>r</w:t>
      </w:r>
      <w:r w:rsidR="0007662E">
        <w:t xml:space="preserve">ops in the steep uplands, and </w:t>
      </w:r>
      <w:r w:rsidR="00443E9F">
        <w:t xml:space="preserve">soil types </w:t>
      </w:r>
      <w:r w:rsidR="0099011B">
        <w:t xml:space="preserve">in the lowlands are </w:t>
      </w:r>
      <w:r w:rsidR="0007662E">
        <w:t xml:space="preserve">Aua-Leafu complex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t>.</w:t>
      </w:r>
      <w:r w:rsidR="0099011B">
        <w:t xml:space="preserve"> </w:t>
      </w:r>
      <w:r w:rsidR="0096673D">
        <w:t xml:space="preserve">In the uplands, an estimated 50% of soil cover is </w:t>
      </w:r>
      <w:r w:rsidR="0099011B">
        <w:t>Fagasa family soil</w:t>
      </w:r>
      <w:r w:rsidR="0096673D">
        <w:t>s</w:t>
      </w:r>
      <w:r w:rsidR="0099011B">
        <w:t xml:space="preserve"> </w:t>
      </w:r>
      <w:r w:rsidR="0096673D">
        <w:t>which</w:t>
      </w:r>
      <w:r w:rsidR="0099011B">
        <w:t xml:space="preserve"> are moderately deep and well drained silty clay (50-150 cm) overlying weathered igneous bedrock. </w:t>
      </w:r>
      <w:r w:rsidR="0096673D">
        <w:t xml:space="preserve">An estimated 20% of soil cover is lithic hapludolls which </w:t>
      </w:r>
      <w:r w:rsidR="0099011B">
        <w:t>are well drained but shallower (10-50 cm) than Fagasa family soil, and composed of silty clay and clay loam. The remaining 15% of soil in the uplands is rock outcrops.</w:t>
      </w:r>
      <w:r w:rsidR="0096673D">
        <w:t xml:space="preserve"> The lowlands are composed of </w:t>
      </w:r>
      <w:r w:rsidR="0096673D">
        <w:lastRenderedPageBreak/>
        <w:t>urban surfaces and a mix of Aua and Leafu soils</w:t>
      </w:r>
      <w:r w:rsidR="008A20C0">
        <w:t>,</w:t>
      </w:r>
      <w:r w:rsidR="0096673D">
        <w:t xml:space="preserve"> composed of colluvium and alluvium derived from the weathered igneous rock and soil from the steep uplands. Aua soils in the lowlands are deep (&gt;150 cm), well drained accumulations of very stony silty clay loam with only moderate runoff and erosion potential. Leafu soils in the lowlands are very deep</w:t>
      </w:r>
      <w:r w:rsidR="001E37AA">
        <w:t xml:space="preserve"> (&gt;150 cm)</w:t>
      </w:r>
      <w:r w:rsidR="0096673D">
        <w:t>, poorly drained silty clay to fine sandy loam that are typically along streams and valley bottoms</w:t>
      </w:r>
      <w:r w:rsidR="001E37AA">
        <w:t xml:space="preserve"> where the high water table is typically 90-150 cm deep</w:t>
      </w:r>
      <w:r w:rsidR="0096673D">
        <w:t>.</w:t>
      </w:r>
    </w:p>
    <w:p w14:paraId="28A840D5" w14:textId="77777777" w:rsidR="00A955CD" w:rsidRDefault="006F5A12">
      <w:pPr>
        <w:pStyle w:val="Heading3"/>
      </w:pPr>
      <w:r>
        <w:t>Climate</w:t>
      </w:r>
    </w:p>
    <w:p w14:paraId="59CBFD33" w14:textId="09D69A50"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w:t>
      </w:r>
      <w:r w:rsidR="00A40F34">
        <w:t xml:space="preserve">The </w:t>
      </w:r>
      <w:r>
        <w:t>ridge runs parallel to the predominant wind direction, and does not cause a significant windward/leeward rainfall gradient</w:t>
      </w:r>
      <w:r w:rsidR="00A40F34">
        <w:t xml:space="preserve"> like many other Pacific Islands </w:t>
      </w:r>
      <w:r w:rsidR="00A40F34">
        <w:fldChar w:fldCharType="begin" w:fldLock="1"/>
      </w:r>
      <w:r w:rsidR="00A93E9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DOI" : "10.1130/B30625.1", "ISSN" : "00167606", "author" : [ { "dropping-particle" : "", "family" : "Menking", "given" : "James a.", "non-dropping-particle" : "", "parse-names" : false, "suffix" : "" }, { "dropping-particle" : "", "family" : "Han", "given" : "Jianwei", "non-dropping-particle" : "", "parse-names" : false, "suffix" : "" }, { "dropping-particle" : "", "family" : "Gasparini", "given" : "Nicole M.", "non-dropping-particle" : "", "parse-names" : false, "suffix" : "" }, { "dropping-particle" : "", "family" : "Johnson", "given" : "Joel P L", "non-dropping-particle" : "", "parse-names" : false, "suffix" : "" } ], "container-title" : "Bulletin of the Geological Society of America", "id" : "ITEM-2", "issue" : "3-4", "issued" : { "date-parts" : [ [ "2013" ] ] }, "page" : "594-608", "title" : "The effects of precipitation gradients on river profile evolution on the Big Island of Hawai'i", "type" : "article-journal", "volume" : "125" }, "uris" : [ "http://www.mendeley.com/documents/?uuid=fa38b469-2587-458b-9c5d-c9b7fc18cebe" ] } ], "mendeley" : { "formattedCitation" : "(Ferrier et al., 2013; Menking et al., 2013)", "plainTextFormattedCitation" : "(Ferrier et al., 2013; Menking et al., 2013)", "previouslyFormattedCitation" : "(Ferrier et al., 2013; Menking et al., 2013)" }, "properties" : { "noteIndex" : 0 }, "schema" : "https://github.com/citation-style-language/schema/raw/master/csl-citation.json" }</w:instrText>
      </w:r>
      <w:r w:rsidR="00A40F34">
        <w:fldChar w:fldCharType="separate"/>
      </w:r>
      <w:r w:rsidR="00A40F34" w:rsidRPr="00A40F34">
        <w:rPr>
          <w:noProof/>
        </w:rPr>
        <w:t>(Ferrier et al., 2013; Menking et al., 2013)</w:t>
      </w:r>
      <w:r w:rsidR="00A40F34">
        <w:fldChar w:fldCharType="end"/>
      </w:r>
      <w:r>
        <w:t>. Average annual specific discharge (m</w:t>
      </w:r>
      <w:r w:rsidR="00A40F34">
        <w:rPr>
          <w:vertAlign w:val="superscript"/>
        </w:rPr>
        <w:t>3</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Precipitation increases with elevation, from an average 2,380 mm/yr at the shoreline to 6,350 mm/yr at the highest elevation on the island</w:t>
      </w:r>
      <w:r w:rsidR="00A40F34">
        <w:t xml:space="preserve">, averaging 3,800 mm/yr over the island from 1903 to 1973 </w:t>
      </w:r>
      <w:r w:rsidR="00A40F34">
        <w:fldChar w:fldCharType="begin" w:fldLock="1"/>
      </w:r>
      <w:r w:rsidR="00A40F34">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A40F34">
        <w:fldChar w:fldCharType="separate"/>
      </w:r>
      <w:r w:rsidR="00A40F34" w:rsidRPr="00E153E3">
        <w:rPr>
          <w:noProof/>
        </w:rPr>
        <w:t>(Eyre, 1989; Izuka et al., 2005)</w:t>
      </w:r>
      <w:r w:rsidR="00A40F34">
        <w:fldChar w:fldCharType="end"/>
      </w:r>
      <w:r w:rsidR="00A40F34">
        <w:t>.</w:t>
      </w:r>
      <w:r>
        <w:t xml:space="preserve"> In Faga'alu watershed, rainfall records show average annual precipitation is 6,350 mm at Matafao Mtn. (653 m m.a.s.l), 5,280 mm at Matafao Reservoir (249 m m.a.s.l.)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xml:space="preserve">. Mean annual potential evapotranspiration follows the opposite trend, varying from 890 mm at high elevation to 1,150 mm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Tropical cyclones are erratic but occurred on average every 1-13 years from 1981-2014 </w:t>
      </w:r>
      <w:r>
        <w:lastRenderedPageBreak/>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14:paraId="01BD74DC" w14:textId="337C6979"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During the drier winter season, the island is influenced by relatively stronger, predominantly east to southeast trade</w:t>
      </w:r>
      <w:r w:rsidR="009F0A05">
        <w:t xml:space="preserve"> </w:t>
      </w:r>
      <w:r>
        <w:t xml:space="preserv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14:paraId="5C38BB8A" w14:textId="77777777" w:rsidR="00A955CD" w:rsidRDefault="006F5A12">
      <w:pPr>
        <w:pStyle w:val="Heading3"/>
      </w:pPr>
      <w:r>
        <w:t>Land Cover and Land Use</w:t>
      </w:r>
    </w:p>
    <w:p w14:paraId="077F9001" w14:textId="1A7CD617" w:rsidR="00A955CD" w:rsidRDefault="006F5A12">
      <w:r>
        <w:t xml:space="preserve">The predominant land cover in Faga'alu watershed is undisturbed vegetation (94.8%), including forest (85.7%) and scrub/shrub (9.0%) on the steep hillsides (Table 1), based on a </w:t>
      </w:r>
      <w:r w:rsidR="00EE7689">
        <w:t>1 m</w:t>
      </w:r>
      <w:r w:rsidR="00EE7689" w:rsidRPr="00EE7689">
        <w:rPr>
          <w:vertAlign w:val="superscript"/>
        </w:rPr>
        <w:t>2</w:t>
      </w:r>
      <w:r w:rsidR="00EE7689">
        <w:t xml:space="preserve">-resolution </w:t>
      </w:r>
      <w:r>
        <w:t xml:space="preserve">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w:t>
      </w:r>
      <w:r>
        <w:lastRenderedPageBreak/>
        <w:t xml:space="preserve">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14:paraId="43C42BF0" w14:textId="77777777"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w:t>
      </w:r>
      <w:r>
        <w:lastRenderedPageBreak/>
        <w:t xml:space="preserve">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563FCA7A" w14:textId="49AF51BA"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w:t>
      </w:r>
      <w:r w:rsidR="002E1C96">
        <w:t xml:space="preserve"> </w:t>
      </w:r>
      <w:r>
        <w:t>(Figure 1). The dam at point FG1 has filled with bedload sediment and flows over the spillway even at the lowest flows. We assume the other reservoirs are similarly filled with coarse sediment and are not currently retaining fine suspended sediment. A full description of stre</w:t>
      </w:r>
      <w:r w:rsidR="002E1C96">
        <w:t>am impoundments is in Appendix 1</w:t>
      </w:r>
      <w:r>
        <w:t>.</w:t>
      </w:r>
    </w:p>
    <w:p w14:paraId="6847868E" w14:textId="77777777" w:rsidR="00A955CD" w:rsidRDefault="006F5A12">
      <w:pPr>
        <w:pStyle w:val="Heading2"/>
      </w:pPr>
      <w:r>
        <w:t>Methods</w:t>
      </w:r>
    </w:p>
    <w:p w14:paraId="1B01E66E" w14:textId="136F1C90" w:rsidR="00A955CD" w:rsidRDefault="006F5A12">
      <w:r>
        <w:t xml:space="preserve">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w:t>
      </w:r>
      <w:r>
        <w:lastRenderedPageBreak/>
        <w:t>subwatershed (between FG2 and FG3) (Table 1). FG3 is also the watershed outlet for the TOTAL watershed.</w:t>
      </w:r>
    </w:p>
    <w:p w14:paraId="32F1D291" w14:textId="77777777" w:rsidR="00A955CD" w:rsidRDefault="006F5A12">
      <w:pPr>
        <w:pStyle w:val="Heading3"/>
      </w:pPr>
      <w:r>
        <w:t>Calculating suspended sediment yield from individual storm events (</w:t>
      </w:r>
      <w:r w:rsidR="00003545">
        <w:t>SSY</w:t>
      </w:r>
      <w:r w:rsidR="00003545">
        <w:rPr>
          <w:vertAlign w:val="subscript"/>
        </w:rPr>
        <w:t>EV</w:t>
      </w:r>
      <w:r>
        <w:t>)</w:t>
      </w:r>
    </w:p>
    <w:p w14:paraId="0227DEE5" w14:textId="36C9E724" w:rsidR="00A955CD" w:rsidRDefault="00003545">
      <w:r>
        <w:t>SSY</w:t>
      </w:r>
      <w:r>
        <w:rPr>
          <w:vertAlign w:val="subscript"/>
        </w:rPr>
        <w:t>EV</w:t>
      </w:r>
      <w:r w:rsidR="006F5A12">
        <w:t xml:space="preserve"> at FG1, FG2, and FG3 were calculated 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47EC19C" w14:textId="77777777" w:rsidTr="00E029B2">
        <w:tc>
          <w:tcPr>
            <w:tcW w:w="1260" w:type="dxa"/>
            <w:tcBorders>
              <w:top w:val="nil"/>
              <w:left w:val="nil"/>
              <w:bottom w:val="nil"/>
              <w:right w:val="nil"/>
            </w:tcBorders>
          </w:tcPr>
          <w:p w14:paraId="4E9E9EFA"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645C7F9" w14:textId="77777777" w:rsidR="006315FA" w:rsidRPr="00214B43" w:rsidRDefault="002D11FD"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E155C32"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6D02F228" w14:textId="77777777" w:rsidTr="006F5A12">
        <w:tc>
          <w:tcPr>
            <w:tcW w:w="9350" w:type="dxa"/>
            <w:gridSpan w:val="3"/>
            <w:tcBorders>
              <w:top w:val="nil"/>
              <w:left w:val="nil"/>
              <w:bottom w:val="nil"/>
              <w:right w:val="nil"/>
            </w:tcBorders>
          </w:tcPr>
          <w:p w14:paraId="0DD6302D" w14:textId="77777777" w:rsidR="006315FA" w:rsidRPr="00BA7675" w:rsidRDefault="006315FA" w:rsidP="00A93E9F">
            <w:pPr>
              <w:ind w:firstLine="0"/>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2510D122" w14:textId="341B9A30"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327DBC">
        <w:fldChar w:fldCharType="separate"/>
      </w:r>
      <w:r w:rsidR="00685CD7" w:rsidRPr="00327DBC">
        <w:rPr>
          <w:noProof/>
        </w:rPr>
        <w:t>Dunne and Leopold (1978)</w:t>
      </w:r>
      <w:r w:rsidR="00685CD7" w:rsidRPr="00327DBC">
        <w:fldChar w:fldCharType="end"/>
      </w:r>
      <w:r w:rsidR="00A93E9F">
        <w:t xml:space="preserve"> </w:t>
      </w:r>
      <w:r w:rsidRPr="00327DBC">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327DBC">
        <w:fldChar w:fldCharType="separate"/>
      </w:r>
      <w:r w:rsidR="00E153E3" w:rsidRPr="00327DBC">
        <w:rPr>
          <w:noProof/>
        </w:rPr>
        <w:t>(Dunne and Leopold, 1978; Perreault, 2010)</w:t>
      </w:r>
      <w:r w:rsidR="00685CD7" w:rsidRPr="00327DBC">
        <w:fldChar w:fldCharType="end"/>
      </w:r>
      <w:r w:rsidRPr="00327DBC">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327DBC">
        <w:fldChar w:fldCharType="begin" w:fldLock="1"/>
      </w:r>
      <w:r w:rsidR="00E153E3" w:rsidRPr="00327DB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327DBC">
        <w:fldChar w:fldCharType="separate"/>
      </w:r>
      <w:r w:rsidR="00E153E3" w:rsidRPr="00327DBC">
        <w:rPr>
          <w:noProof/>
        </w:rPr>
        <w:t>(Gellis, 2013; Lewis et al., 2001)</w:t>
      </w:r>
      <w:r w:rsidR="00685CD7" w:rsidRPr="00327DBC">
        <w:fldChar w:fldCharType="end"/>
      </w:r>
      <w:r w:rsidRPr="00327DBC">
        <w:t xml:space="preserve">. More complex signal processing methods can also be used, including finding the inflection point of the second </w:t>
      </w:r>
      <w:r w:rsidRPr="00327DBC">
        <w:lastRenderedPageBreak/>
        <w:t xml:space="preserve">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685CD7" w:rsidRPr="00327DBC">
        <w:t xml:space="preserve"> </w:t>
      </w:r>
      <w:r w:rsidRPr="00327DBC">
        <w:t xml:space="preserve">embedded 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Only events with quickflow for at least one hour and peak flow greater than 10% of baseflow were included in the analysis. This approach was easily automated for application to a large number of events, and adequately separated complex storm events with multiple hydrograph </w:t>
      </w:r>
      <w:commentRangeStart w:id="5"/>
      <w:r w:rsidRPr="00327DBC">
        <w:t>peaks</w:t>
      </w:r>
      <w:commentRangeEnd w:id="5"/>
      <w:r w:rsidR="00A93E9F">
        <w:t xml:space="preserve"> (See Appendix </w:t>
      </w:r>
      <w:r w:rsidR="009B12C7" w:rsidRPr="00327DBC">
        <w:rPr>
          <w:rStyle w:val="CommentReference"/>
        </w:rPr>
        <w:commentReference w:id="5"/>
      </w:r>
      <w:r w:rsidR="00A93E9F">
        <w:t>3 for example)</w:t>
      </w:r>
      <w:r w:rsidRPr="00327DBC">
        <w:t>.</w:t>
      </w:r>
    </w:p>
    <w:p w14:paraId="1133CEB6" w14:textId="77777777" w:rsidR="00A955CD" w:rsidRDefault="006F5A12">
      <w:pPr>
        <w:pStyle w:val="Heading3"/>
      </w:pPr>
      <w:r>
        <w:t>Data Collection</w:t>
      </w:r>
      <w:r w:rsidR="000D4F96">
        <w:t xml:space="preserve"> Methods</w:t>
      </w:r>
    </w:p>
    <w:p w14:paraId="0B8DC8EE" w14:textId="48242326" w:rsidR="00A955CD" w:rsidRDefault="006F5A12">
      <w:r>
        <w:t>Data on precipitation (P), water discharge (Q), suspended sediment concentration (SSC) and turbidit</w:t>
      </w:r>
      <w:r w:rsidR="00A93E9F">
        <w:t>y (T) were collected during four</w:t>
      </w:r>
      <w:r>
        <w:t xml:space="preserve"> field campaigns: January-Marc</w:t>
      </w:r>
      <w:r w:rsidR="00A93E9F">
        <w:t>h, 2012, February-July 2013,</w:t>
      </w:r>
      <w:r>
        <w:t xml:space="preserve"> January-March 2014</w:t>
      </w:r>
      <w:r w:rsidR="00A93E9F">
        <w:t>, and October-December 2014</w:t>
      </w:r>
      <w:r>
        <w:t>, and several intervening p</w:t>
      </w:r>
      <w:r w:rsidR="00A93E9F">
        <w:t>eriods of unattended monitoring</w:t>
      </w:r>
      <w:r>
        <w:t xml:space="preserve"> by instruments with data loggers. Field sampling campaigns were scheduled to coincide with the period of most frequent storms in the November-May wet season, though large storms were sampled throughout the year.</w:t>
      </w:r>
    </w:p>
    <w:p w14:paraId="5961F766" w14:textId="77777777" w:rsidR="00A955CD" w:rsidRDefault="006F5A12">
      <w:pPr>
        <w:pStyle w:val="Heading4"/>
      </w:pPr>
      <w:r>
        <w:t>Precipitation</w:t>
      </w:r>
    </w:p>
    <w:p w14:paraId="1E5CF2F3" w14:textId="2C7BD2A5" w:rsidR="00A955CD" w:rsidRDefault="006F5A12">
      <w:r>
        <w:t xml:space="preserve">Precipitation (P) was measured at three locations in Faga'alu watershed using Rainwise RAINEW tipping-bucket rain gages (RG1 and RG2) and a Vantage Pro Weather Station (Wx) (Figure 1). Data at RG2 was only recorded January-March, 2012, to determine a relationship </w:t>
      </w:r>
      <w:r>
        <w:lastRenderedPageBreak/>
        <w:t>between elevation and precipitation in the LOWER subwatershed. While previous data suggest that precipitation increases with elevation</w:t>
      </w:r>
      <w:r w:rsidR="00A93E9F">
        <w:t xml:space="preserve"> </w:t>
      </w:r>
      <w:r w:rsidR="00A93E9F">
        <w:fldChar w:fldCharType="begin" w:fldLock="1"/>
      </w:r>
      <w:r w:rsidR="00D72E0F">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A93E9F">
        <w:fldChar w:fldCharType="separate"/>
      </w:r>
      <w:r w:rsidR="00A93E9F" w:rsidRPr="00A93E9F">
        <w:rPr>
          <w:noProof/>
        </w:rPr>
        <w:t>(Izuka et al., 2005)</w:t>
      </w:r>
      <w:r w:rsidR="00A93E9F">
        <w:fldChar w:fldCharType="end"/>
      </w:r>
      <w:r>
        <w:t>, here we do not calculate watershed-mean precipitation, and instead use precipitation depth at RG1 to indicate the depth of</w:t>
      </w:r>
      <w:r w:rsidR="00A93E9F">
        <w:t xml:space="preserve"> rainfall during a storm event.</w:t>
      </w:r>
      <w:r>
        <w:t xml:space="preserve"> Most sheetwash and rill erosion, which depends on rainfall intensity and erosivity, occurred at the quarry, near the location of RG1. Rainfall data from RG1 is therefore most representative of rainfall at the quarry. The total event precipitation (Psum) and event Erosivity Index (EI30) were calculated using data from RG1, with data gaps filled by 15 min interval precipitation data from Wx.</w:t>
      </w:r>
      <w:r w:rsidR="009C56F9">
        <w:t xml:space="preserve"> </w:t>
      </w:r>
    </w:p>
    <w:p w14:paraId="6EE12785" w14:textId="77777777" w:rsidR="00A955CD" w:rsidRDefault="006F5A12">
      <w:pPr>
        <w:pStyle w:val="Heading4"/>
      </w:pPr>
      <w:r>
        <w:t>Water Discharge</w:t>
      </w:r>
    </w:p>
    <w:p w14:paraId="4EB611F3" w14:textId="7AEEAFBE" w:rsidR="00A955CD" w:rsidRDefault="006F5A12">
      <w:r>
        <w:t xml:space="preserve">Stream gaging sites were chosen to take advantage of an existing control structure (FG1) and a stabilized stream cross section (FG3) (Duvert et al, 2010). At FG1 and FG3, Q was calculated from </w:t>
      </w:r>
      <w:commentRangeStart w:id="6"/>
      <w:r>
        <w:t xml:space="preserve">stream stage </w:t>
      </w:r>
      <w:commentRangeEnd w:id="6"/>
      <w:r w:rsidR="009B12C7">
        <w:rPr>
          <w:rStyle w:val="CommentReference"/>
        </w:rPr>
        <w:commentReference w:id="6"/>
      </w:r>
      <w:r>
        <w:t>measurements</w:t>
      </w:r>
      <w:r w:rsidR="009B12C7">
        <w:t xml:space="preserve"> taken at 15 minute intervals and </w:t>
      </w:r>
      <w:r>
        <w:t>a stage-Q rating curve calibrated to manual Q measurements. Q was measured in the field</w:t>
      </w:r>
      <w:r w:rsidR="009B12C7">
        <w:t xml:space="preserve"> under both baseflow and stormflow conditions </w:t>
      </w:r>
      <w:r>
        <w:t>by the area-velocity method (AV) using a Marsh-McBirney flowmeter to measure flow velo</w:t>
      </w:r>
      <w:r w:rsidR="00A93E9F">
        <w:t>city and channel surveys of</w:t>
      </w:r>
      <w:r>
        <w:t xml:space="preserv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rsidR="00685CD7">
        <w:t xml:space="preserve">. </w:t>
      </w:r>
      <w:r>
        <w:t>The highest recorded stage was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w:t>
      </w:r>
      <w:r w:rsidR="009B12C7">
        <w:t xml:space="preserve"> to create the stage-Q relationship</w:t>
      </w:r>
      <w:r>
        <w:t xml:space="preserve">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r w:rsidR="00327DBC">
        <w:t>See Appendix 2</w:t>
      </w:r>
      <w:r w:rsidR="004F7948">
        <w:t xml:space="preserve"> for details of the cross sections and rating curves.</w:t>
      </w:r>
    </w:p>
    <w:p w14:paraId="39DB8233" w14:textId="77777777" w:rsidR="00A955CD" w:rsidRDefault="006F5A12">
      <w:r>
        <w:lastRenderedPageBreak/>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w:t>
      </w:r>
      <w:r w:rsidR="00603E10">
        <w:t>, particularly during small events when specific discharge from the UPPER watershed was small relative to specific discharge from the quarry</w:t>
      </w:r>
      <w:r>
        <w:t>.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351EC016" w14:textId="77777777" w:rsidR="00A955CD" w:rsidRDefault="006F5A12">
      <w:pPr>
        <w:pStyle w:val="Heading4"/>
      </w:pPr>
      <w:r>
        <w:t>Continuous Suspended Sediment Concentration</w:t>
      </w:r>
    </w:p>
    <w:p w14:paraId="77BBD27F" w14:textId="77777777"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14:paraId="7B874F6A" w14:textId="77777777"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10FE8A53" w14:textId="77777777" w:rsidR="00A955CD" w:rsidRDefault="006F5A12">
      <w:r>
        <w:lastRenderedPageBreak/>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100D4C86" w14:textId="77777777"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693D7743" w14:textId="7EB626D9"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r w:rsidR="009C56F9">
        <w:t xml:space="preserve"> </w:t>
      </w:r>
      <w:r w:rsidR="00327DBC">
        <w:t>See Appendix 4</w:t>
      </w:r>
      <w:r w:rsidR="00BC0A0A">
        <w:t xml:space="preserve"> for details on the T-SSC relationship</w:t>
      </w:r>
      <w:r w:rsidR="00327DBC">
        <w:t>s</w:t>
      </w:r>
      <w:r w:rsidR="00BC0A0A">
        <w:t>.</w:t>
      </w:r>
    </w:p>
    <w:p w14:paraId="76152339" w14:textId="77777777" w:rsidR="00A955CD" w:rsidRDefault="006F5A12">
      <w:pPr>
        <w:pStyle w:val="Heading4"/>
      </w:pPr>
      <w:r>
        <w:t>Cumulative Probable Error (PE)</w:t>
      </w:r>
    </w:p>
    <w:p w14:paraId="23F53267" w14:textId="77777777"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w:t>
      </w:r>
      <w:r>
        <w:lastRenderedPageBreak/>
        <w:t xml:space="preserve">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14:paraId="56A5B78A" w14:textId="77777777" w:rsidTr="00212424">
        <w:tc>
          <w:tcPr>
            <w:tcW w:w="1530" w:type="dxa"/>
            <w:tcBorders>
              <w:top w:val="nil"/>
              <w:left w:val="nil"/>
              <w:bottom w:val="nil"/>
              <w:right w:val="nil"/>
            </w:tcBorders>
          </w:tcPr>
          <w:p w14:paraId="109B5417" w14:textId="77777777" w:rsidR="000D4F96" w:rsidRPr="00214B43" w:rsidRDefault="000D4F96" w:rsidP="00212424">
            <w:pPr>
              <w:rPr>
                <w:rFonts w:ascii="Cambria" w:hAnsi="Cambria"/>
              </w:rPr>
            </w:pPr>
          </w:p>
        </w:tc>
        <w:tc>
          <w:tcPr>
            <w:tcW w:w="6480" w:type="dxa"/>
            <w:tcBorders>
              <w:top w:val="nil"/>
              <w:left w:val="nil"/>
              <w:bottom w:val="nil"/>
              <w:right w:val="nil"/>
            </w:tcBorders>
          </w:tcPr>
          <w:p w14:paraId="31F5B273" w14:textId="77777777"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39CBB32E" w14:textId="77777777"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14:paraId="58996807" w14:textId="77777777" w:rsidTr="00212424">
        <w:trPr>
          <w:trHeight w:val="1314"/>
        </w:trPr>
        <w:tc>
          <w:tcPr>
            <w:tcW w:w="9350" w:type="dxa"/>
            <w:gridSpan w:val="3"/>
            <w:tcBorders>
              <w:top w:val="nil"/>
              <w:left w:val="nil"/>
              <w:bottom w:val="nil"/>
              <w:right w:val="nil"/>
            </w:tcBorders>
          </w:tcPr>
          <w:p w14:paraId="2E7EFC14" w14:textId="33387D0F"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0805B3">
              <w:rPr>
                <w:rFonts w:cs="Times"/>
              </w:rPr>
              <w:t>s ± % of the mean observed SSC)</w:t>
            </w:r>
            <w:r w:rsidR="00A93E9F">
              <w:rPr>
                <w:rFonts w:cs="Times"/>
              </w:rPr>
              <w:t xml:space="preserve"> </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w:t>
            </w:r>
            <w:r w:rsidR="009C56F9">
              <w:rPr>
                <w:rFonts w:cs="Times"/>
              </w:rPr>
              <w:t xml:space="preserve"> </w:t>
            </w:r>
          </w:p>
        </w:tc>
      </w:tr>
    </w:tbl>
    <w:p w14:paraId="1038A971" w14:textId="0232BAFE" w:rsidR="00A955CD" w:rsidRDefault="00003545">
      <w:r>
        <w:t>E</w:t>
      </w:r>
      <w:r>
        <w:rPr>
          <w:vertAlign w:val="subscript"/>
        </w:rPr>
        <w:t>Qmeas</w:t>
      </w:r>
      <w:r w:rsidR="009C56F9">
        <w:t xml:space="preserve"> </w:t>
      </w:r>
      <w:r w:rsidR="006F5A12">
        <w:t xml:space="preserve">and </w:t>
      </w:r>
      <w:r>
        <w:t>E</w:t>
      </w:r>
      <w:r>
        <w:rPr>
          <w:vertAlign w:val="subscript"/>
        </w:rPr>
        <w:t>SSCmeas</w:t>
      </w:r>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sidR="00044F34">
        <w:rPr>
          <w:vertAlign w:val="subscript"/>
        </w:rPr>
        <w:t>EV_U</w:t>
      </w:r>
      <w:r>
        <w:rPr>
          <w:vertAlign w:val="subscript"/>
        </w:rPr>
        <w:t>PPER</w:t>
      </w:r>
      <w:r w:rsidR="006F5A12">
        <w:t xml:space="preserve"> and </w:t>
      </w:r>
      <w:r>
        <w:t>SSY</w:t>
      </w:r>
      <w:r w:rsidR="00044F34" w:rsidRPr="001E37AA">
        <w:rPr>
          <w:vertAlign w:val="subscript"/>
        </w:rPr>
        <w:t>EV</w:t>
      </w:r>
      <w:r w:rsidR="00044F34">
        <w:rPr>
          <w:vertAlign w:val="subscript"/>
        </w:rPr>
        <w:t>_</w:t>
      </w:r>
      <w:r>
        <w:rPr>
          <w:vertAlign w:val="subscript"/>
        </w:rPr>
        <w:t>TOTAL</w:t>
      </w:r>
      <w:r w:rsidR="006F5A12">
        <w:t>.</w:t>
      </w:r>
    </w:p>
    <w:p w14:paraId="68C8FFCF" w14:textId="77777777" w:rsidR="00A955CD" w:rsidRDefault="006F5A12">
      <w:pPr>
        <w:pStyle w:val="Heading3"/>
      </w:pPr>
      <w:r>
        <w:t>Relationship of sediment load to sediment budget</w:t>
      </w:r>
    </w:p>
    <w:p w14:paraId="020A850A" w14:textId="77777777" w:rsidR="00A955CD" w:rsidRDefault="006F5A12">
      <w:r>
        <w:t xml:space="preserve">We use the measured sediment yield at three locations to quantify the in-stream </w:t>
      </w:r>
      <w:r w:rsidR="00BC0A0A">
        <w:t xml:space="preserve">suspended </w:t>
      </w:r>
      <w:r>
        <w:t xml:space="preserve">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xml:space="preserve">. Sediment storage and </w:t>
      </w:r>
      <w:r>
        <w:lastRenderedPageBreak/>
        <w:t>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14:paraId="689E8621" w14:textId="77777777" w:rsidR="00A955CD" w:rsidRDefault="006F5A12">
      <w:pPr>
        <w:pStyle w:val="Heading3"/>
      </w:pPr>
      <w:r>
        <w:t>Quantifying SSY from disturbed and undisturbed subwatersheds</w:t>
      </w:r>
    </w:p>
    <w:p w14:paraId="248C945B" w14:textId="021EEB3C" w:rsidR="00A955CD" w:rsidRDefault="006F5A12">
      <w:r>
        <w:t xml:space="preserve">A main objective for this study was to quantify anthropogenic changes in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r w:rsidR="00BC0A0A">
        <w:t xml:space="preserve">as </w:t>
      </w:r>
      <w:r>
        <w:t xml:space="preserve">measured at FG3. Relative contribution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from undisturbed and human-disturbed areas were assessed using two approaches: 1) comparing SSY</w:t>
      </w:r>
      <w:r w:rsidR="008947D7" w:rsidRPr="001E37AA">
        <w:rPr>
          <w:vertAlign w:val="subscript"/>
        </w:rPr>
        <w:t>EV</w:t>
      </w:r>
      <w:r>
        <w:t xml:space="preserve"> contributions from subwatersheds for each storm and the average of all storms, and 2) the Disturbance Ratio (DR).</w:t>
      </w:r>
    </w:p>
    <w:p w14:paraId="402434E9" w14:textId="601FCC59" w:rsidR="00A955CD" w:rsidRDefault="006F5A12">
      <w:r>
        <w:t xml:space="preserve">The percent contributions of subwatershed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ere calculated from </w:t>
      </w:r>
      <w:r w:rsidR="00003545">
        <w:t>SSY</w:t>
      </w:r>
      <w:r w:rsidR="00003545">
        <w:rPr>
          <w:vertAlign w:val="subscript"/>
        </w:rPr>
        <w:t>EV</w:t>
      </w:r>
      <w:r>
        <w:t xml:space="preserve"> measured at FG1, FG2, and FG3 (Figure 1). SSY</w:t>
      </w:r>
      <w:r w:rsidR="00B02B57">
        <w:rPr>
          <w:vertAlign w:val="subscript"/>
        </w:rPr>
        <w:t>EV</w:t>
      </w:r>
      <w:r>
        <w:t xml:space="preserve"> from the UPPER subwatershed was measured at FG1 (</w:t>
      </w:r>
      <w:r w:rsidR="00003545">
        <w:t>SSY</w:t>
      </w:r>
      <w:r w:rsidR="00B02B57">
        <w:rPr>
          <w:vertAlign w:val="subscript"/>
        </w:rPr>
        <w:t>EV_U</w:t>
      </w:r>
      <w:r w:rsidR="00003545">
        <w:rPr>
          <w:vertAlign w:val="subscript"/>
        </w:rPr>
        <w:t>PPER</w:t>
      </w:r>
      <w:r>
        <w:t xml:space="preserve"> = </w:t>
      </w:r>
      <w:r w:rsidR="00003545">
        <w:t>SSY</w:t>
      </w:r>
      <w:r w:rsidR="00B02B57">
        <w:rPr>
          <w:vertAlign w:val="subscript"/>
        </w:rPr>
        <w:t>EV_F</w:t>
      </w:r>
      <w:r w:rsidR="00003545">
        <w:rPr>
          <w:vertAlign w:val="subscript"/>
        </w:rPr>
        <w:t>G1</w:t>
      </w:r>
      <w:r>
        <w:t>). SSY</w:t>
      </w:r>
      <w:r w:rsidR="00A96FFB" w:rsidRPr="001E37AA">
        <w:rPr>
          <w:vertAlign w:val="subscript"/>
        </w:rPr>
        <w:t>EV</w:t>
      </w:r>
      <w:r>
        <w:t xml:space="preserve"> from the LOWER subwatershed was calculated as </w:t>
      </w:r>
      <w:r w:rsidR="00003545">
        <w:t>SSY</w:t>
      </w:r>
      <w:r w:rsidR="00B02B57">
        <w:rPr>
          <w:vertAlign w:val="subscript"/>
        </w:rPr>
        <w:t>EV_L</w:t>
      </w:r>
      <w:r w:rsidR="00003545">
        <w:rPr>
          <w:vertAlign w:val="subscript"/>
        </w:rPr>
        <w:t>OWER</w:t>
      </w:r>
      <w:r>
        <w:t>=</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B02B57">
        <w:rPr>
          <w:vertAlign w:val="subscript"/>
        </w:rPr>
        <w:t>EV_L</w:t>
      </w:r>
      <w:r w:rsidR="00003545">
        <w:rPr>
          <w:vertAlign w:val="subscript"/>
        </w:rPr>
        <w:t>OWER_QUARRY</w:t>
      </w:r>
      <w:r>
        <w:t xml:space="preserve"> = </w:t>
      </w:r>
      <w:r w:rsidR="00003545">
        <w:t>SSY</w:t>
      </w:r>
      <w:r w:rsidR="00B02B57">
        <w:rPr>
          <w:vertAlign w:val="subscript"/>
        </w:rPr>
        <w:t>EV_F</w:t>
      </w:r>
      <w:r w:rsidR="00003545">
        <w:rPr>
          <w:vertAlign w:val="subscript"/>
        </w:rPr>
        <w:t>G2</w:t>
      </w:r>
      <w:r>
        <w:t>-</w:t>
      </w:r>
      <w:r w:rsidR="00003545">
        <w:t>SSY</w:t>
      </w:r>
      <w:r w:rsidR="00B02B57">
        <w:rPr>
          <w:vertAlign w:val="subscript"/>
        </w:rPr>
        <w:t>EV_F</w:t>
      </w:r>
      <w:r w:rsidR="00003545">
        <w:rPr>
          <w:vertAlign w:val="subscript"/>
        </w:rPr>
        <w:t>G1</w:t>
      </w:r>
      <w:r>
        <w:t>), and village subwatershed (</w:t>
      </w:r>
      <w:r w:rsidR="00003545">
        <w:t>SSY</w:t>
      </w:r>
      <w:r w:rsidR="00B02B57">
        <w:rPr>
          <w:vertAlign w:val="subscript"/>
        </w:rPr>
        <w:t>EV_L</w:t>
      </w:r>
      <w:r w:rsidR="00003545">
        <w:rPr>
          <w:vertAlign w:val="subscript"/>
        </w:rPr>
        <w:t>OWER_VILLAGE</w:t>
      </w:r>
      <w:r>
        <w:t xml:space="preserve"> = </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2</w:t>
      </w:r>
      <w:r>
        <w:t xml:space="preserve">) were calculated separately. </w:t>
      </w:r>
    </w:p>
    <w:p w14:paraId="480E9DEB" w14:textId="78F149BB" w:rsidR="00A955CD" w:rsidRDefault="006F5A12">
      <w:r>
        <w:lastRenderedPageBreak/>
        <w:t>Land cover in the LOWER subwatershed includes both undisturbed and human-disturbed surfaces. To calculate SSY</w:t>
      </w:r>
      <w:r w:rsidR="00A96FFB" w:rsidRPr="001E37AA">
        <w:rPr>
          <w:vertAlign w:val="subscript"/>
        </w:rPr>
        <w:t>EV</w:t>
      </w:r>
      <w:r>
        <w:t xml:space="preserve"> from disturbed areas, SSY</w:t>
      </w:r>
      <w:r w:rsidR="003525EB">
        <w:rPr>
          <w:vertAlign w:val="subscript"/>
        </w:rPr>
        <w:t>EV</w:t>
      </w:r>
      <w:r>
        <w:t xml:space="preserve"> from undisturbed areas was estimated using the specific SSY</w:t>
      </w:r>
      <w:r w:rsidR="003525EB">
        <w:rPr>
          <w:vertAlign w:val="subscript"/>
        </w:rPr>
        <w:t>EV</w:t>
      </w:r>
      <w:r>
        <w:t xml:space="preserve"> (sSSY</w:t>
      </w:r>
      <w:r w:rsidR="003525EB">
        <w:rPr>
          <w:vertAlign w:val="subscript"/>
        </w:rPr>
        <w:t>EV</w:t>
      </w:r>
      <w:r>
        <w:t xml:space="preserve">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20FF20E8" w14:textId="77777777" w:rsidTr="000805B3">
        <w:tc>
          <w:tcPr>
            <w:tcW w:w="360" w:type="dxa"/>
          </w:tcPr>
          <w:p w14:paraId="73CD20F3" w14:textId="77777777" w:rsidR="000805B3" w:rsidRPr="00214B43" w:rsidRDefault="000805B3" w:rsidP="00212424">
            <w:pPr>
              <w:rPr>
                <w:rFonts w:ascii="Cambria" w:hAnsi="Cambria"/>
              </w:rPr>
            </w:pPr>
          </w:p>
        </w:tc>
        <w:tc>
          <w:tcPr>
            <w:tcW w:w="6570" w:type="dxa"/>
          </w:tcPr>
          <w:p w14:paraId="1F760FA7" w14:textId="77777777" w:rsidR="000805B3" w:rsidRPr="00214B43" w:rsidRDefault="002D11FD"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0F43396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C246694" w14:textId="77777777" w:rsidTr="000805B3">
        <w:tc>
          <w:tcPr>
            <w:tcW w:w="9350" w:type="dxa"/>
            <w:gridSpan w:val="3"/>
          </w:tcPr>
          <w:p w14:paraId="769E25FE" w14:textId="75924CFF" w:rsidR="000805B3" w:rsidRPr="00BA7675" w:rsidRDefault="000805B3">
            <w:pPr>
              <w:ind w:firstLine="0"/>
              <w:rPr>
                <w:rFonts w:cs="Times"/>
              </w:rPr>
            </w:pPr>
            <w:r w:rsidRPr="00BA7675">
              <w:rPr>
                <w:rFonts w:cs="Times"/>
              </w:rPr>
              <w:t>where</w:t>
            </w:r>
            <w:r w:rsidRPr="00BA7675">
              <w:rPr>
                <w:rFonts w:cs="Times"/>
                <w:i/>
              </w:rPr>
              <w:t xml:space="preserve"> SSY</w:t>
            </w:r>
            <w:r w:rsidR="007E1FC8">
              <w:rPr>
                <w:rFonts w:cs="Times"/>
                <w:i/>
                <w:vertAlign w:val="subscript"/>
              </w:rPr>
              <w:t>EV_d</w:t>
            </w:r>
            <w:r w:rsidRPr="00BA7675">
              <w:rPr>
                <w:rFonts w:cs="Times"/>
                <w:i/>
                <w:vertAlign w:val="subscript"/>
              </w:rPr>
              <w:t>ist</w:t>
            </w:r>
            <w:r w:rsidR="007E1FC8">
              <w:rPr>
                <w:rFonts w:cs="Times"/>
                <w:i/>
                <w:vertAlign w:val="subscript"/>
              </w:rPr>
              <w:t>rb</w:t>
            </w:r>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om the disturbed 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2)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disturbed subwatershed (km</w:t>
            </w:r>
            <w:r w:rsidRPr="00327DBC">
              <w:rPr>
                <w:rFonts w:cs="Times"/>
                <w:vertAlign w:val="superscript"/>
              </w:rPr>
              <w:t>2</w:t>
            </w:r>
            <w:r w:rsidRPr="00BA7675">
              <w:rPr>
                <w:rFonts w:cs="Times"/>
              </w:rPr>
              <w:t xml:space="preserve">). </w:t>
            </w:r>
          </w:p>
        </w:tc>
      </w:tr>
    </w:tbl>
    <w:p w14:paraId="0B80056C" w14:textId="4779809C"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s to SSY</w:t>
      </w:r>
      <w:r w:rsidR="00A96FFB" w:rsidRPr="001E37AA">
        <w:rPr>
          <w:vertAlign w:val="subscript"/>
        </w:rPr>
        <w:t>EV</w:t>
      </w:r>
      <w:r>
        <w:t xml:space="preserve"> under pre-disturbance conditions, estimated using </w:t>
      </w:r>
      <w:r w:rsidR="00003545">
        <w:t>sSSY</w:t>
      </w:r>
      <w:r w:rsidR="0000354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7DC19789" w14:textId="77777777" w:rsidTr="000805B3">
        <w:trPr>
          <w:trHeight w:val="717"/>
        </w:trPr>
        <w:tc>
          <w:tcPr>
            <w:tcW w:w="1705" w:type="dxa"/>
          </w:tcPr>
          <w:p w14:paraId="495CC8EA" w14:textId="77777777" w:rsidR="000805B3" w:rsidRPr="00214B43" w:rsidRDefault="000805B3" w:rsidP="00212424">
            <w:pPr>
              <w:rPr>
                <w:rFonts w:ascii="Cambria" w:hAnsi="Cambria"/>
              </w:rPr>
            </w:pPr>
          </w:p>
        </w:tc>
        <w:tc>
          <w:tcPr>
            <w:tcW w:w="5585" w:type="dxa"/>
          </w:tcPr>
          <w:p w14:paraId="07949A32" w14:textId="4793BFFA"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m:t>
                        </m:r>
                        <m:r>
                          <m:rPr>
                            <m:sty m:val="p"/>
                          </m:rPr>
                          <w:rPr>
                            <w:rStyle w:val="CommentReference"/>
                            <w:rFonts w:eastAsia="Times New Roman"/>
                          </w:rPr>
                          <w:commentReference w:id="7"/>
                        </m:r>
                        <m:r>
                          <w:rPr>
                            <w:rFonts w:ascii="Cambria Math" w:hAnsi="Cambria Math"/>
                          </w:rPr>
                          <m:t>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6AEC13D4"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40EAD2F7" w14:textId="77777777" w:rsidTr="00212424">
        <w:trPr>
          <w:trHeight w:val="357"/>
        </w:trPr>
        <w:tc>
          <w:tcPr>
            <w:tcW w:w="9350" w:type="dxa"/>
            <w:gridSpan w:val="3"/>
          </w:tcPr>
          <w:p w14:paraId="06DF55CA" w14:textId="571324C9" w:rsidR="000805B3" w:rsidRPr="00214B43" w:rsidRDefault="000805B3" w:rsidP="00A93E9F">
            <w:pPr>
              <w:ind w:firstLine="0"/>
              <w:rPr>
                <w:rFonts w:ascii="Cambria" w:hAnsi="Cambria"/>
              </w:rPr>
            </w:pPr>
            <w:r>
              <w:t>where A</w:t>
            </w:r>
            <w:r w:rsidR="00A93E9F">
              <w:rPr>
                <w:vertAlign w:val="subscript"/>
              </w:rPr>
              <w:t>subw</w:t>
            </w:r>
            <w:r>
              <w:t xml:space="preserve"> is the cumulative watershed area </w:t>
            </w:r>
            <w:r w:rsidR="00A93E9F">
              <w:t>of the subwatershed</w:t>
            </w:r>
            <w:r>
              <w:t>.</w:t>
            </w:r>
          </w:p>
        </w:tc>
      </w:tr>
    </w:tbl>
    <w:p w14:paraId="0BAC2A7F" w14:textId="62C39459" w:rsidR="00A955CD" w:rsidRDefault="006F5A12">
      <w:r>
        <w:t xml:space="preserve">Both Equation </w:t>
      </w:r>
      <w:r w:rsidR="000805B3">
        <w:t>3 and 4</w:t>
      </w:r>
      <w:r>
        <w:t xml:space="preserve"> assume that the whole watershed was originally covered in forest, and 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 SSY</w:t>
      </w:r>
      <w:r w:rsidR="00A96FFB" w:rsidRPr="001E37AA">
        <w:rPr>
          <w:vertAlign w:val="subscript"/>
        </w:rPr>
        <w:t>EV</w:t>
      </w:r>
      <w:r>
        <w:t xml:space="preserve"> from the disturbed portions of the LOWER subwatershed (Equation </w:t>
      </w:r>
      <w:r w:rsidR="000805B3">
        <w:t>3</w:t>
      </w:r>
      <w:r>
        <w:t>) was used to calculate a DR for just the disturbed areas in the LOWER subwatershed.</w:t>
      </w:r>
    </w:p>
    <w:p w14:paraId="66E6F8AA" w14:textId="77777777" w:rsidR="00A955CD" w:rsidRDefault="006F5A12">
      <w:pPr>
        <w:pStyle w:val="Heading3"/>
      </w:pPr>
      <w:r>
        <w:t>Predicting event suspended sediment yield (</w:t>
      </w:r>
      <w:r w:rsidR="00003545">
        <w:t>SSY</w:t>
      </w:r>
      <w:r w:rsidR="00003545">
        <w:rPr>
          <w:vertAlign w:val="subscript"/>
        </w:rPr>
        <w:t>EV</w:t>
      </w:r>
      <w:r>
        <w:t>)</w:t>
      </w:r>
    </w:p>
    <w:p w14:paraId="45DE8A3E" w14:textId="77777777" w:rsidR="00A955CD" w:rsidRDefault="006F5A12">
      <w:r>
        <w:t xml:space="preserve">Four storm metrics were tested as predictors of </w:t>
      </w:r>
      <w:r w:rsidR="00003545">
        <w:t>SSY</w:t>
      </w:r>
      <w:r w:rsidR="00003545">
        <w:rPr>
          <w:vertAlign w:val="subscript"/>
        </w:rPr>
        <w:t>EV</w:t>
      </w:r>
      <w:r>
        <w:t xml:space="preserve">: total event precipitation (Psum),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xml:space="preserve">, total event water discharge (Qsum),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lastRenderedPageBreak/>
        <w:t>SSY</w:t>
      </w:r>
      <w:r w:rsidR="00003545">
        <w:rPr>
          <w:vertAlign w:val="subscript"/>
        </w:rPr>
        <w:t>EV</w:t>
      </w:r>
      <w:r>
        <w:t xml:space="preserve"> and the discharge metrics (Qsum and Qmax) were normalized by watershed area to compare different sized watersheds.</w:t>
      </w:r>
    </w:p>
    <w:p w14:paraId="056A495D" w14:textId="77777777"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A8D263" w14:textId="77777777" w:rsidTr="00212424">
        <w:tc>
          <w:tcPr>
            <w:tcW w:w="3116" w:type="dxa"/>
            <w:tcBorders>
              <w:top w:val="nil"/>
              <w:left w:val="nil"/>
              <w:bottom w:val="nil"/>
              <w:right w:val="nil"/>
            </w:tcBorders>
          </w:tcPr>
          <w:p w14:paraId="598D2A48"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79C0086" w14:textId="77777777" w:rsidR="000805B3" w:rsidRPr="00214B43" w:rsidRDefault="002D11FD"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6CCCB87"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71EE7D81" w14:textId="77777777" w:rsidTr="00212424">
        <w:trPr>
          <w:trHeight w:val="1170"/>
        </w:trPr>
        <w:tc>
          <w:tcPr>
            <w:tcW w:w="9350" w:type="dxa"/>
            <w:gridSpan w:val="3"/>
            <w:tcBorders>
              <w:top w:val="nil"/>
              <w:left w:val="nil"/>
              <w:bottom w:val="nil"/>
              <w:right w:val="nil"/>
            </w:tcBorders>
          </w:tcPr>
          <w:p w14:paraId="2C9BD95D" w14:textId="4EBD35B6" w:rsidR="000805B3" w:rsidRPr="00BA7675"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6551AAF5" w14:textId="77777777"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14:paraId="091864D4" w14:textId="77777777" w:rsidR="00A955CD" w:rsidRDefault="006F5A12">
      <w:pPr>
        <w:pStyle w:val="Heading3"/>
      </w:pPr>
      <w:r>
        <w:t>Annual estimates of SSY and sSSY</w:t>
      </w:r>
    </w:p>
    <w:p w14:paraId="4F53C147" w14:textId="2F9B1EA4" w:rsidR="002F266A" w:rsidRDefault="006F5A12" w:rsidP="002F266A">
      <w:r>
        <w:t xml:space="preserve">Annual estimates of SSY and sSSY were </w:t>
      </w:r>
      <w:r w:rsidR="008B0AF8">
        <w:t>calculated</w:t>
      </w:r>
      <w:r>
        <w:t xml:space="preserve"> to compare Faga'alu with </w:t>
      </w:r>
      <w:r w:rsidR="008B0AF8">
        <w:t xml:space="preserve">other watersheds reported in the </w:t>
      </w:r>
      <w:r>
        <w:t xml:space="preserve">literature. A continuous annual time-series of SSY was not possible at </w:t>
      </w:r>
      <w:r>
        <w:lastRenderedPageBreak/>
        <w:t>the study site due to the discontinuous field campaigns and failure of or damage to the turbidimeters during some months.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For storms with no Qmax data at FG3, Qmax was predicted from a linear regression between Qmax at FG1 and Qmax at FG3 for the study period (</w:t>
      </w:r>
      <w:r w:rsidR="008B0AF8">
        <w:t>R</w:t>
      </w:r>
      <w:r w:rsidR="008B0AF8">
        <w:rPr>
          <w:vertAlign w:val="superscript"/>
        </w:rPr>
        <w:t>2</w:t>
      </w:r>
      <w:r w:rsidR="002F266A">
        <w:t xml:space="preserve"> =0.88).</w:t>
      </w:r>
    </w:p>
    <w:p w14:paraId="5842563A" w14:textId="1979AFCE" w:rsidR="00A955CD" w:rsidRDefault="006F5A12">
      <w:r>
        <w:t>Annual SSY and sSSY were also estimated by multiplying SSY</w:t>
      </w:r>
      <w:r w:rsidR="00596D51">
        <w:rPr>
          <w:vertAlign w:val="subscript"/>
        </w:rPr>
        <w:t>EV</w:t>
      </w:r>
      <w:r>
        <w:t xml:space="preserve"> from measured storms by the ratio of annual storm precipitation (</w:t>
      </w:r>
      <w:r w:rsidR="00BA3DEE" w:rsidRPr="00BA3DEE">
        <w:t>P</w:t>
      </w:r>
      <w:r w:rsidR="00BA3DEE" w:rsidRPr="00BA3DEE">
        <w:rPr>
          <w:vertAlign w:val="subscript"/>
        </w:rPr>
        <w:t>sann</w:t>
      </w:r>
      <w:r>
        <w:t>) to the precipitation measured during storms where SSY</w:t>
      </w:r>
      <w:r w:rsidR="00A96FFB" w:rsidRPr="001E37AA">
        <w:rPr>
          <w:vertAlign w:val="subscript"/>
        </w:rPr>
        <w:t>EV</w:t>
      </w:r>
      <w:r>
        <w:t xml:space="preserve"> was measured (</w:t>
      </w:r>
      <w:r w:rsidR="00BA3DEE" w:rsidRPr="00BA3DEE">
        <w:t>P</w:t>
      </w:r>
      <w:r w:rsidR="00BA3DEE" w:rsidRPr="00BA3DEE">
        <w:rPr>
          <w:vertAlign w:val="subscript"/>
        </w:rPr>
        <w:t>s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02EC468" w14:textId="77777777" w:rsidTr="00D72E0F">
        <w:tc>
          <w:tcPr>
            <w:tcW w:w="347" w:type="dxa"/>
            <w:tcBorders>
              <w:top w:val="nil"/>
              <w:left w:val="nil"/>
              <w:bottom w:val="nil"/>
              <w:right w:val="nil"/>
            </w:tcBorders>
          </w:tcPr>
          <w:p w14:paraId="03F2CA7D"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44EC19B" w14:textId="3CC1FA11" w:rsidR="007363E8" w:rsidRPr="00214B43" w:rsidRDefault="002D11FD"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_ann</m:t>
                        </m:r>
                      </m:sub>
                    </m:sSub>
                  </m:num>
                  <m:den>
                    <m:sSub>
                      <m:sSubPr>
                        <m:ctrlPr>
                          <w:rPr>
                            <w:rFonts w:ascii="Cambria Math" w:hAnsi="Cambria Math"/>
                            <w:i/>
                          </w:rPr>
                        </m:ctrlPr>
                      </m:sSubPr>
                      <m:e>
                        <m:r>
                          <w:rPr>
                            <w:rFonts w:ascii="Cambria Math" w:hAnsi="Cambria Math"/>
                          </w:rPr>
                          <m:t>P</m:t>
                        </m:r>
                      </m:e>
                      <m:sub>
                        <m:r>
                          <w:rPr>
                            <w:rFonts w:ascii="Cambria Math" w:hAnsi="Cambria Math"/>
                          </w:rPr>
                          <m:t>EV_meas</m:t>
                        </m:r>
                      </m:sub>
                    </m:sSub>
                  </m:den>
                </m:f>
              </m:oMath>
            </m:oMathPara>
          </w:p>
        </w:tc>
        <w:tc>
          <w:tcPr>
            <w:tcW w:w="2160" w:type="dxa"/>
            <w:tcBorders>
              <w:top w:val="nil"/>
              <w:left w:val="nil"/>
              <w:bottom w:val="nil"/>
              <w:right w:val="nil"/>
            </w:tcBorders>
          </w:tcPr>
          <w:p w14:paraId="2C660085"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786C8DBE" w14:textId="77777777" w:rsidTr="00D72E0F">
        <w:trPr>
          <w:trHeight w:val="855"/>
        </w:trPr>
        <w:tc>
          <w:tcPr>
            <w:tcW w:w="9360" w:type="dxa"/>
            <w:gridSpan w:val="3"/>
            <w:tcBorders>
              <w:top w:val="nil"/>
              <w:left w:val="nil"/>
              <w:bottom w:val="nil"/>
              <w:right w:val="nil"/>
            </w:tcBorders>
          </w:tcPr>
          <w:p w14:paraId="7D31BEAA" w14:textId="44EBBFAF" w:rsidR="007363E8" w:rsidRPr="00BA7675" w:rsidRDefault="007363E8" w:rsidP="007363E8">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r w:rsidR="00596D51">
              <w:rPr>
                <w:rFonts w:cs="Times"/>
                <w:i/>
                <w:vertAlign w:val="subscript"/>
              </w:rPr>
              <w:t>EV_m</w:t>
            </w:r>
            <w:r>
              <w:rPr>
                <w:rFonts w:cs="Times"/>
                <w:i/>
                <w:vertAlign w:val="subscript"/>
              </w:rPr>
              <w:t>eas</w:t>
            </w:r>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_</w:t>
            </w:r>
            <w:r w:rsidR="00BA3DEE" w:rsidRPr="00BA3DEE">
              <w:rPr>
                <w:vertAlign w:val="subscript"/>
              </w:rPr>
              <w:t>meas</w:t>
            </w:r>
            <w:r w:rsidRPr="00BA7675">
              <w:rPr>
                <w:rFonts w:cs="Times"/>
              </w:rPr>
              <w:t xml:space="preserve"> is precipitation measured during the sampled storms, and </w:t>
            </w:r>
            <w:r w:rsidR="00BA3DEE" w:rsidRPr="00BA3DEE">
              <w:t>P</w:t>
            </w:r>
            <w:r w:rsidR="00596D51">
              <w:rPr>
                <w:vertAlign w:val="subscript"/>
              </w:rPr>
              <w:t>EV_</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7786BA51" w14:textId="1B7C56BD" w:rsidR="00A955CD" w:rsidRDefault="009C56F9" w:rsidP="002F266A">
      <w:pPr>
        <w:ind w:firstLine="0"/>
      </w:pPr>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p>
    <w:p w14:paraId="06A69EDB" w14:textId="77777777" w:rsidR="00A955CD" w:rsidRDefault="006F5A12">
      <w:pPr>
        <w:pStyle w:val="Heading2"/>
      </w:pPr>
      <w:r>
        <w:lastRenderedPageBreak/>
        <w:t>Results</w:t>
      </w:r>
    </w:p>
    <w:p w14:paraId="4128DA8D" w14:textId="77777777" w:rsidR="00A955CD" w:rsidRDefault="006F5A12">
      <w:pPr>
        <w:pStyle w:val="Heading3"/>
      </w:pPr>
      <w:r>
        <w:t>Field Data Collection</w:t>
      </w:r>
    </w:p>
    <w:p w14:paraId="57552664" w14:textId="77777777" w:rsidR="00A955CD" w:rsidRDefault="006F5A12">
      <w:pPr>
        <w:pStyle w:val="Heading4"/>
      </w:pPr>
      <w:r>
        <w:t>Precipitation</w:t>
      </w:r>
    </w:p>
    <w:p w14:paraId="78AEBBFE" w14:textId="744EEC4E" w:rsidR="00A955CD" w:rsidRDefault="006F5A12">
      <w:r>
        <w:t>Annual precipitation measured at RG1, with gaps filled with data from Wx, 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14:paraId="626EEE2A" w14:textId="77777777" w:rsidR="00A955CD" w:rsidRDefault="006F5A12">
      <w:pPr>
        <w:pStyle w:val="Heading4"/>
      </w:pPr>
      <w:r>
        <w:t>Water Discharge</w:t>
      </w:r>
    </w:p>
    <w:p w14:paraId="54B3BADE" w14:textId="28A8B7CD" w:rsidR="00A955CD" w:rsidRDefault="006F5A12">
      <w:r>
        <w:t xml:space="preserve">Discharge at both FG1 and FG3 was characterized by periods of low but perennial baseflow, punctuated by short, flashy hydrograph peaks (FG1: max 8,356 L/sec, FG3: max 13,071 L/sec) (Figure 3). Though Q data was unavailable for some periods, storm events </w:t>
      </w:r>
      <w:r w:rsidR="0013553C">
        <w:t xml:space="preserve">were </w:t>
      </w:r>
      <w:r>
        <w:t>generally smaller but more frequent in the October-April wet season</w:t>
      </w:r>
      <w:r w:rsidR="0013553C">
        <w:t xml:space="preserve"> compared to </w:t>
      </w:r>
      <w:r>
        <w:t>the May-</w:t>
      </w:r>
      <w:r>
        <w:lastRenderedPageBreak/>
        <w:t>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46DAA110" w14:textId="77777777" w:rsidR="00A955CD" w:rsidRDefault="006F5A12">
      <w:pPr>
        <w:pStyle w:val="Heading4"/>
      </w:pPr>
      <w:r>
        <w:t>Storm Events</w:t>
      </w:r>
    </w:p>
    <w:p w14:paraId="4C61B190" w14:textId="29869CD8" w:rsidR="00A955CD" w:rsidRDefault="00EB6967">
      <w:r>
        <w:t xml:space="preserve">A total of </w:t>
      </w:r>
      <w:r w:rsidR="006F5A12">
        <w:t xml:space="preserve">210 </w:t>
      </w:r>
      <w:r>
        <w:t xml:space="preserve">storm </w:t>
      </w:r>
      <w:r w:rsidR="006F5A12">
        <w:t xml:space="preserve">events were identified </w:t>
      </w:r>
      <w:r>
        <w:t xml:space="preserve">using hydrograph separation on the </w:t>
      </w:r>
      <w:r w:rsidR="006F5A12">
        <w:t>Q data at FG1 and FG3</w:t>
      </w:r>
      <w:r w:rsidR="002A1C32">
        <w:t xml:space="preserve"> between January, 2012, and December</w:t>
      </w:r>
      <w:r w:rsidR="006F5A12">
        <w:t xml:space="preserve"> 2014</w:t>
      </w:r>
      <w:r w:rsidR="002A1C32">
        <w:t>.</w:t>
      </w:r>
      <w:r>
        <w:t xml:space="preserve"> </w:t>
      </w:r>
      <w:r w:rsidR="006F5A12">
        <w:t>169 events had simultaneous Q data at FG1 and FG3 (Appendix 3, Table 1). SSC data from T or interpolated grab samples were recorded during 112 events at FG1, and 74 events at FG3. Of those storms, 42 events had data for P, Q, and SSC at both FG1 and FG3 to calculate SSY</w:t>
      </w:r>
      <w:r w:rsidR="00A96FFB" w:rsidRPr="001E37AA">
        <w:rPr>
          <w:vertAlign w:val="subscript"/>
        </w:rPr>
        <w:t>EV</w:t>
      </w:r>
      <w:r w:rsidR="006F5A12">
        <w:t xml:space="preserve"> from the LOWER subwatershed. SSY data from interpolated grab samples were collected at FG2 for 8 storms to calculate SSY</w:t>
      </w:r>
      <w:r w:rsidR="00A96FFB" w:rsidRPr="001E37AA">
        <w:rPr>
          <w:vertAlign w:val="subscript"/>
        </w:rPr>
        <w:t>EV</w:t>
      </w:r>
      <w:r w:rsidR="006F5A12">
        <w:t xml:space="preserve"> from the LOWER_QUARRY and LOWER_VILLAGE subwatersheds separately. Storm event durations ranged from 1 hour to 2 days, with mean duration of 13 hours.</w:t>
      </w:r>
    </w:p>
    <w:p w14:paraId="5AE5B77B" w14:textId="4B39A3E8" w:rsidR="00A955CD" w:rsidRDefault="006F5A12">
      <w:r>
        <w:t>Most storm events showed a typical pattern, where a short period of intense rainfall caused a rapid increase in SSC downstream of the quarry (FG2) while SSC remained low at the undisturbed forest site (FG1)</w:t>
      </w:r>
      <w:r w:rsidR="002A1C32">
        <w:t xml:space="preserve"> </w:t>
      </w:r>
      <w:r>
        <w:t xml:space="preserve">(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w:t>
      </w:r>
      <w:r w:rsidR="00EB6967">
        <w:t xml:space="preserve">and sediment </w:t>
      </w:r>
      <w:r>
        <w:t>from the</w:t>
      </w:r>
      <w:r w:rsidR="002A1C32">
        <w:t xml:space="preserve"> larger</w:t>
      </w:r>
      <w:r>
        <w:t xml:space="preserve"> </w:t>
      </w:r>
      <w:r w:rsidR="00FC7E6A">
        <w:t>sub</w:t>
      </w:r>
      <w:r>
        <w:t>watershed draining to FG3.</w:t>
      </w:r>
    </w:p>
    <w:p w14:paraId="0A6A016E" w14:textId="77777777" w:rsidR="00A955CD" w:rsidRDefault="006F5A12">
      <w:pPr>
        <w:pStyle w:val="Heading4"/>
      </w:pPr>
      <w:r>
        <w:t>Suspended Sediment Concentration</w:t>
      </w:r>
    </w:p>
    <w:p w14:paraId="1FC59176" w14:textId="0901341D" w:rsidR="00A955CD" w:rsidRDefault="006F5A12">
      <w:r>
        <w:t xml:space="preserve">From January 6, 2012, to October 1, 2014, </w:t>
      </w:r>
      <w:r w:rsidR="002F266A">
        <w:t xml:space="preserve">506 </w:t>
      </w:r>
      <w:r>
        <w:t xml:space="preserve">water samples were collected at FG1 (n=59), FG2 (n=90 grab samples, n=198 from the Autosampler), and FG3 (n=159). Mean (μ) and maximum SSC of water samples, collected during non-stormflow and stormflow periods by </w:t>
      </w:r>
      <w:r>
        <w:lastRenderedPageBreak/>
        <w:t>grab and autosampler,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t>
      </w:r>
    </w:p>
    <w:p w14:paraId="796A0DB1" w14:textId="1A56AE54" w:rsidR="00A955CD" w:rsidRDefault="006F5A12">
      <w:r>
        <w:t>Probability plots of the SSC data collected at FG1, FG2 and FG3 showed they were highly non-normal, so non-parametric tests for statistical significance were applied. The results of the Kruskall-Wallis test were significant for non-stormflow (p</w:t>
      </w:r>
      <w:r w:rsidR="00FC7E6A">
        <w:t>&lt;</w:t>
      </w:r>
      <w:commentRangeStart w:id="8"/>
      <w:r w:rsidR="00FC7E6A">
        <w:t>10</w:t>
      </w:r>
      <w:r w:rsidR="00FC7E6A">
        <w:rPr>
          <w:vertAlign w:val="superscript"/>
        </w:rPr>
        <w:t>-</w:t>
      </w:r>
      <w:commentRangeEnd w:id="8"/>
      <w:r w:rsidR="002F266A">
        <w:rPr>
          <w:vertAlign w:val="superscript"/>
        </w:rPr>
        <w:t>4</w:t>
      </w:r>
      <w:r w:rsidR="00FC7E6A">
        <w:rPr>
          <w:rStyle w:val="CommentReference"/>
        </w:rPr>
        <w:commentReference w:id="8"/>
      </w:r>
      <w:r>
        <w:t>) and stormflow (</w:t>
      </w:r>
      <w:r w:rsidR="002F266A">
        <w:t>p&lt;10</w:t>
      </w:r>
      <w:r w:rsidR="002F266A">
        <w:rPr>
          <w:vertAlign w:val="superscript"/>
        </w:rPr>
        <w:t>-4</w:t>
      </w:r>
      <w:r>
        <w:t xml:space="preserve">); means of SSC samples were significantly different among all three locations. The results of the pair-wise Mann-Whitney test between FG1 and FG2 were significant (non-stormflow, </w:t>
      </w:r>
      <w:r w:rsidR="002F266A">
        <w:t>p&lt;10</w:t>
      </w:r>
      <w:r w:rsidR="002F266A">
        <w:rPr>
          <w:vertAlign w:val="superscript"/>
        </w:rPr>
        <w:t>-4</w:t>
      </w:r>
      <w:r w:rsidR="002F266A">
        <w:t>; stormflow, p&lt;</w:t>
      </w:r>
      <w:r w:rsidR="00FC7E6A">
        <w:t>10</w:t>
      </w:r>
      <w:r w:rsidR="002F266A">
        <w:rPr>
          <w:vertAlign w:val="superscript"/>
        </w:rPr>
        <w:t>-4</w:t>
      </w:r>
      <w:r>
        <w:t>), but between FG2 and FG3 were significant</w:t>
      </w:r>
      <w:r w:rsidR="00FC7E6A">
        <w:t xml:space="preserve"> for</w:t>
      </w:r>
      <w:r>
        <w:t xml:space="preserve"> non-stormflow</w:t>
      </w:r>
      <w:r w:rsidR="00FC7E6A">
        <w:t xml:space="preserve"> (</w:t>
      </w:r>
      <w:r>
        <w:t>p</w:t>
      </w:r>
      <w:r w:rsidR="00FC7E6A">
        <w:t>&lt;</w:t>
      </w:r>
      <w:r>
        <w:t>0.0</w:t>
      </w:r>
      <w:r w:rsidR="00FC7E6A">
        <w:t>5) but not for</w:t>
      </w:r>
      <w:r>
        <w:t xml:space="preserve"> stormflow</w:t>
      </w:r>
      <w:r w:rsidR="00FC7E6A">
        <w:t xml:space="preserve"> (</w:t>
      </w:r>
      <w:r>
        <w:t>p</w:t>
      </w:r>
      <w:r w:rsidR="00FC7E6A">
        <w:t>&gt;0.10</w:t>
      </w:r>
      <w:r>
        <w:t>); means of SSC samples at FG1 and FG2 were significantly different, but FG2 and FG3 were not.</w:t>
      </w:r>
    </w:p>
    <w:p w14:paraId="0E3563F0" w14:textId="186C2442" w:rsidR="00A955CD" w:rsidRDefault="006F5A12">
      <w:r>
        <w:t xml:space="preserve">SSC varied by several orders of magnitude for a given Q at FG1, FG2, and FG3 due to significant hysteresis observed during storm periods (Figure 6). At FG1, variability of SSC during stormflow was assumed to be caused by randomly occurring landslides or mobilization of sediment stored in the watershed during large storm events. The maximum SSC sampled </w:t>
      </w:r>
      <w:r>
        <w:lastRenderedPageBreak/>
        <w:t>downstream of the undisturbed forest, at FG1 (500 mg/L), was sampled on 04/23/2013 at high discharge (QFG1= 3,724 L/sec) (Figure 6a). Anecdotal and field observations reported higher than normal SSC upstream of the quarry during the 2013 field season, possibly due to landsliding from previous large storms (G. Poysky, pers. comm.).</w:t>
      </w:r>
    </w:p>
    <w:p w14:paraId="3BE1D4A5" w14:textId="77777777"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14:paraId="61A792AF" w14:textId="1A486402" w:rsidR="00A955CD" w:rsidRDefault="006F5A12">
      <w:r>
        <w:t>The maximum SSC sampled at FG2 (12,600 mg/L) and FG3 (3,500 mg/L) were sampled during the same rainfall event (03/05/2012), but during low Q (Q</w:t>
      </w:r>
      <w:r w:rsidR="002A1C32">
        <w:t>_</w:t>
      </w:r>
      <w:r>
        <w:t>FG3=287 L/sec</w:t>
      </w:r>
      <w:r w:rsidR="009F0A05">
        <w:t>) (</w:t>
      </w:r>
      <w:r>
        <w:t>Figure 6b-c). During this event, brief but intense precipitation caused high sediment runoff from the quarry. SSC was diluted further downstream of the quarry at FG3 by the addition of runoff with lower SSC from the village.</w:t>
      </w:r>
    </w:p>
    <w:p w14:paraId="74B32E1F" w14:textId="77777777"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w:t>
      </w:r>
      <w:r>
        <w:lastRenderedPageBreak/>
        <w:t>sediment was piled on-site and severe erosion of these changing stockpiles caused high SSC during storm events.</w:t>
      </w:r>
    </w:p>
    <w:p w14:paraId="18FD4058" w14:textId="77777777" w:rsidR="00A955CD" w:rsidRDefault="006F5A12">
      <w:pPr>
        <w:pStyle w:val="Heading4"/>
      </w:pPr>
      <w:r>
        <w:t>Cumulative Probable Error (PE)</w:t>
      </w:r>
    </w:p>
    <w:p w14:paraId="469A24CB" w14:textId="025F1BC5" w:rsidR="00A955CD" w:rsidRDefault="006F5A12">
      <w:r>
        <w:t>Cumulative Probable Error (RMSE %) for SSY</w:t>
      </w:r>
      <w:r w:rsidR="00A96FFB" w:rsidRPr="001E37AA">
        <w:rPr>
          <w:vertAlign w:val="subscript"/>
        </w:rPr>
        <w:t>EV</w:t>
      </w:r>
      <w:r>
        <w:t xml:space="preserve">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14:paraId="22825BC3" w14:textId="5FBF5291" w:rsidR="00A955CD" w:rsidRDefault="006F5A12">
      <w:r>
        <w:t>The measurement error (RMSE) for Q at FG1 and FG3 was 8.5 %, which included error in the area-velocity measurements (6%), continuous Q measurement in a natural channel (6%), pressure transducer error (0.1%), and streambed condition (firm, stable bed=0%)</w:t>
      </w:r>
      <w:r w:rsidR="002A1C32">
        <w:t xml:space="preserve"> </w:t>
      </w:r>
      <w:r>
        <w:t xml:space="preserve">(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14:paraId="7E06FD69" w14:textId="4742BC61" w:rsidR="00A955CD" w:rsidRDefault="006F5A12">
      <w:r>
        <w:t xml:space="preserve">The measurement error (RMSE) for SSC was 16.3%, which included errors for sample collection and analysis. Sample collection error consisted of interpolating over a 30 min interval (5%) and sampling during stormflows (3%). Sample </w:t>
      </w:r>
      <w:r w:rsidR="009F0A05">
        <w:t>analysis</w:t>
      </w:r>
      <w:r>
        <w:t xml:space="preserve"> error was from measuring SSC by filtration (3.9%). The model errors (RMSE) of the T-SSC relationships were 16% (4 mg/L) for the YSI and TS turbidimeters at FG1, 113% (348 mg/L) for the YSI turbidimeter at FG3, and 46% (48 mg/L) for the OBS turbidimeter at FG3.</w:t>
      </w:r>
    </w:p>
    <w:p w14:paraId="6D34A079" w14:textId="77777777" w:rsidR="00A955CD" w:rsidRDefault="006F5A12">
      <w:pPr>
        <w:pStyle w:val="Heading3"/>
      </w:pPr>
      <w:r>
        <w:t xml:space="preserve">Comparing </w:t>
      </w:r>
      <w:r w:rsidR="00003545">
        <w:t>SSY</w:t>
      </w:r>
      <w:r w:rsidR="00003545">
        <w:rPr>
          <w:vertAlign w:val="subscript"/>
        </w:rPr>
        <w:t>EV</w:t>
      </w:r>
      <w:r>
        <w:t xml:space="preserve"> from disturbed and undisturbed subwatersheds</w:t>
      </w:r>
    </w:p>
    <w:p w14:paraId="16FD4190" w14:textId="04FEC52F" w:rsidR="00A955CD" w:rsidRDefault="00003545">
      <w:r>
        <w:t>SSY</w:t>
      </w:r>
      <w:r>
        <w:rPr>
          <w:vertAlign w:val="subscript"/>
        </w:rPr>
        <w:t>EV</w:t>
      </w:r>
      <w:r w:rsidR="006F5A12">
        <w:t xml:space="preserve"> was measured simultaneously at FG1 and FG3 for 42 storms (Table 2). </w:t>
      </w:r>
      <w:r>
        <w:t>SSY</w:t>
      </w:r>
      <w:r w:rsidR="00A15AFB">
        <w:rPr>
          <w:vertAlign w:val="subscript"/>
        </w:rPr>
        <w:t>EV_T</w:t>
      </w:r>
      <w:r>
        <w:rPr>
          <w:vertAlign w:val="subscript"/>
        </w:rPr>
        <w:t>OTAL</w:t>
      </w:r>
      <w:r w:rsidR="006F5A12">
        <w:t xml:space="preserve"> was 129.2±121.4 tons (72.6±68.2 tons/km²), with 17.0±7.3 tons (18.8±8.1 tons/km²) from the UPPER subwatershed and 112.2 tons (127.5 tons/km²) from the LOWER subwatershed. The UPPER and LOWER subwatersheds are similar in size (0.90 km² and 0.88 </w:t>
      </w:r>
      <w:r w:rsidR="006F5A12">
        <w:lastRenderedPageBreak/>
        <w:t xml:space="preserve">km²) but </w:t>
      </w:r>
      <w:r>
        <w:t>SSY</w:t>
      </w:r>
      <w:r w:rsidR="00A15AFB">
        <w:rPr>
          <w:vertAlign w:val="subscript"/>
        </w:rPr>
        <w:t>EV_U</w:t>
      </w:r>
      <w:r>
        <w:rPr>
          <w:vertAlign w:val="subscript"/>
        </w:rPr>
        <w:t>PPER</w:t>
      </w:r>
      <w:r w:rsidR="006F5A12">
        <w:t xml:space="preserve"> accounted for an average of just 13% and </w:t>
      </w:r>
      <w:r>
        <w:t>SSY</w:t>
      </w:r>
      <w:r w:rsidR="00A15AFB">
        <w:rPr>
          <w:vertAlign w:val="subscript"/>
        </w:rPr>
        <w:t>EV_L</w:t>
      </w:r>
      <w:r>
        <w:rPr>
          <w:vertAlign w:val="subscript"/>
        </w:rPr>
        <w:t>OWER</w:t>
      </w:r>
      <w:r w:rsidR="006F5A12">
        <w:t xml:space="preserve"> for 87% of SSY</w:t>
      </w:r>
      <w:r w:rsidR="00A15AFB">
        <w:rPr>
          <w:vertAlign w:val="subscript"/>
        </w:rPr>
        <w:t>EV</w:t>
      </w:r>
      <w:r w:rsidR="006F5A12">
        <w:t xml:space="preserve"> at the watershed outlet (Table 2). The DR estimated from </w:t>
      </w:r>
      <w:r>
        <w:t>sSSY</w:t>
      </w:r>
      <w:r w:rsidR="00A15AFB">
        <w:rPr>
          <w:vertAlign w:val="subscript"/>
        </w:rPr>
        <w:t>EV_U</w:t>
      </w:r>
      <w:r>
        <w:rPr>
          <w:vertAlign w:val="subscript"/>
        </w:rPr>
        <w:t>PPER</w:t>
      </w:r>
      <w:r w:rsidR="006F5A12">
        <w:t xml:space="preserve"> (=18.8 tons/km²) and </w:t>
      </w:r>
      <w:r>
        <w:t>sSSY</w:t>
      </w:r>
      <w:r w:rsidR="00A15AFB">
        <w:rPr>
          <w:vertAlign w:val="subscript"/>
        </w:rPr>
        <w:t>EV_L</w:t>
      </w:r>
      <w:r>
        <w:rPr>
          <w:vertAlign w:val="subscript"/>
        </w:rPr>
        <w:t>OWER</w:t>
      </w:r>
      <w:r w:rsidR="002A1C32">
        <w:t xml:space="preserve"> (Equation 4</w:t>
      </w:r>
      <w:r w:rsidR="006F5A12">
        <w:t>) suggests sSSY</w:t>
      </w:r>
      <w:r w:rsidR="00A15AFB">
        <w:rPr>
          <w:vertAlign w:val="subscript"/>
        </w:rPr>
        <w:t>EV</w:t>
      </w:r>
      <w:r w:rsidR="006F5A12">
        <w:t xml:space="preserve"> has increased by 6.8x in the LOWER subwatershed, and 3.9x for the TOTAL watershed.</w:t>
      </w:r>
    </w:p>
    <w:p w14:paraId="0CC8F1AE" w14:textId="1683FC47" w:rsidR="00A955CD" w:rsidRDefault="006F5A12">
      <w:r>
        <w:t>SSY</w:t>
      </w:r>
      <w:r w:rsidR="00A15AFB">
        <w:rPr>
          <w:vertAlign w:val="subscript"/>
        </w:rPr>
        <w:t>EV</w:t>
      </w:r>
      <w:r>
        <w:t xml:space="preserve"> from the undisturbed forest areas in the LOWER watershed was estimated to be 14.9 tons</w:t>
      </w:r>
      <w:r w:rsidR="00B14A8F">
        <w:t xml:space="preserve"> </w:t>
      </w:r>
      <w:r w:rsidR="00A15AFB">
        <w:t xml:space="preserve">for the 42 events in Table 2 </w:t>
      </w:r>
      <w:r w:rsidR="00B14A8F">
        <w:t>(Equation 3)</w:t>
      </w:r>
      <w:r>
        <w:t>, so SSY</w:t>
      </w:r>
      <w:commentRangeStart w:id="9"/>
      <w:r w:rsidR="00A15AFB">
        <w:rPr>
          <w:vertAlign w:val="subscript"/>
        </w:rPr>
        <w:t>EV</w:t>
      </w:r>
      <w:commentRangeEnd w:id="9"/>
      <w:r w:rsidR="00A15AFB">
        <w:rPr>
          <w:rStyle w:val="CommentReference"/>
        </w:rPr>
        <w:commentReference w:id="9"/>
      </w:r>
      <w:r>
        <w:t xml:space="preserve"> from the disturbed areas was 97.3 tons (Table 3). </w:t>
      </w:r>
      <w:r w:rsidR="00A15AFB">
        <w:t>Approximately</w:t>
      </w:r>
      <w:r>
        <w:t xml:space="preserve"> 87% of </w:t>
      </w:r>
      <w:r w:rsidR="00003545">
        <w:t>SSY</w:t>
      </w:r>
      <w:r w:rsidR="00A15AFB">
        <w:rPr>
          <w:vertAlign w:val="subscript"/>
        </w:rPr>
        <w:t>EV_L</w:t>
      </w:r>
      <w:r w:rsidR="00003545">
        <w:rPr>
          <w:vertAlign w:val="subscript"/>
        </w:rPr>
        <w:t>OWER</w:t>
      </w:r>
      <w:r>
        <w:t xml:space="preserve"> was from disturbed areas, despite the disturbed areas only accounting for 10.1% of the LOWER subwatershed area (0.089 km²). Similarly, despite only 5.2% of the TOTAL watershed being disturbed, SSY from disturbe</w:t>
      </w:r>
      <w:r w:rsidR="002A1C32">
        <w:t>d areas accounted for 75% of</w:t>
      </w:r>
      <w:r>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sSSY from disturbed areas in the LOWER subwatershed was 1,095 tons/km², or 58x the sSSY of undisturbed forest.</w:t>
      </w:r>
    </w:p>
    <w:p w14:paraId="13EC54D0" w14:textId="33469BDC"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44F34" w:rsidRPr="001E37AA">
        <w:rPr>
          <w:vertAlign w:val="subscript"/>
        </w:rPr>
        <w:t>EV</w:t>
      </w:r>
      <w:r w:rsidR="00044F34">
        <w:rPr>
          <w:vertAlign w:val="subscript"/>
        </w:rPr>
        <w:t>_</w:t>
      </w:r>
      <w:r w:rsidR="00003545">
        <w:rPr>
          <w:vertAlign w:val="subscript"/>
        </w:rPr>
        <w:t>LOWER_QUARRY</w:t>
      </w:r>
      <w:r>
        <w:t>) and LOWER subwatershed containing the village below the quarry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for those </w:t>
      </w:r>
      <w:r w:rsidR="00B14A8F">
        <w:t xml:space="preserve">8 </w:t>
      </w:r>
      <w:r>
        <w:t xml:space="preserve">storms (Table 4). For the 8 storms in Table 4,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46 tons with an average of 29% from the UPPER subwatershed, 36% from the LOWER_QUARRY subwatershed, and 35% from the LOWER_VILLAGE subwatershed. sSSY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14:paraId="6C7E76AB" w14:textId="5464F2A9" w:rsidR="00A955CD" w:rsidRDefault="006F5A12">
      <w:r>
        <w:lastRenderedPageBreak/>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despite only 5.2% of the TOTAL watershed being disturbed, 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Bare land in the LOWER_QUARRY subwatershed significantly increased </w:t>
      </w:r>
      <w:r w:rsidR="00003545">
        <w:t>sSSY</w:t>
      </w:r>
      <w:r w:rsidR="00003545">
        <w:rPr>
          <w:vertAlign w:val="subscript"/>
        </w:rPr>
        <w:t>LOWER_QUARRY</w:t>
      </w:r>
      <w:r>
        <w:t xml:space="preserve"> and s</w:t>
      </w:r>
      <w:r w:rsidR="00003545">
        <w:t>SSY</w:t>
      </w:r>
      <w:r w:rsidR="00003545">
        <w:rPr>
          <w:vertAlign w:val="subscript"/>
        </w:rPr>
        <w:t>TOTAL</w:t>
      </w:r>
      <w:r>
        <w:t>, and contributed the majority of SSY from disturbed areas in Faga'alu watershed. sSSY from disturbed areas in the UPPER</w:t>
      </w:r>
      <w:r w:rsidR="00280E1A">
        <w:t xml:space="preserve"> (37.0 tons/km²)</w:t>
      </w:r>
      <w:r>
        <w:t>, LOWER_QUARRY</w:t>
      </w:r>
      <w:r w:rsidR="00280E1A">
        <w:t xml:space="preserve"> (721.6</w:t>
      </w:r>
      <w:r w:rsidR="00C10170">
        <w:t xml:space="preserve"> tons/km²</w:t>
      </w:r>
      <w:r w:rsidR="00280E1A">
        <w:t>)</w:t>
      </w:r>
      <w:r>
        <w:t xml:space="preserve">, and LOWER_VILLAGE subwatersheds </w:t>
      </w:r>
      <w:r w:rsidR="00280E1A">
        <w:t>(116.2</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14:paraId="4A9B666C" w14:textId="77777777" w:rsidR="00A955CD" w:rsidRDefault="006F5A12">
      <w:pPr>
        <w:pStyle w:val="Heading3"/>
      </w:pPr>
      <w:r>
        <w:t xml:space="preserve">Predicting </w:t>
      </w:r>
      <w:r w:rsidR="00003545">
        <w:t>SSY</w:t>
      </w:r>
      <w:r w:rsidR="00003545">
        <w:rPr>
          <w:vertAlign w:val="subscript"/>
        </w:rPr>
        <w:t>EV</w:t>
      </w:r>
      <w:r>
        <w:t xml:space="preserve"> from storm metrics</w:t>
      </w:r>
    </w:p>
    <w:p w14:paraId="46B51114" w14:textId="65CABE46"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w:t>
      </w:r>
      <w:r w:rsidR="009760BA">
        <w:t>sted UPPER watershed (Table 6).</w:t>
      </w:r>
      <w:r w:rsidR="006F5A12">
        <w:t xml:space="preserve">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14:paraId="2B5D0FEC" w14:textId="512723BA" w:rsidR="00A955CD" w:rsidRDefault="006F5A12">
      <w:r>
        <w:t xml:space="preserve">Qsum was the best predictor of </w:t>
      </w:r>
      <w:r w:rsidR="00003545">
        <w:t>SSY</w:t>
      </w:r>
      <w:r w:rsidR="00003545">
        <w:rPr>
          <w:vertAlign w:val="subscript"/>
        </w:rPr>
        <w:t>EV</w:t>
      </w:r>
      <w:r>
        <w:t xml:space="preserve"> for the UPPER watershed, and Psum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Qsum should </w:t>
      </w:r>
      <w:r w:rsidR="00280E1A">
        <w:t>correlate closely with SSY</w:t>
      </w:r>
      <w:r w:rsidR="00280E1A">
        <w:rPr>
          <w:vertAlign w:val="subscript"/>
        </w:rPr>
        <w:t>EV</w:t>
      </w:r>
      <w:r>
        <w:t xml:space="preserve">, </w:t>
      </w:r>
      <w:r w:rsidR="00280E1A">
        <w:t>as</w:t>
      </w:r>
      <w:r>
        <w:t xml:space="preserve">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Qsum model </w:t>
      </w:r>
      <w:r>
        <w:lastRenderedPageBreak/>
        <w:t xml:space="preserve">for the UPPER watershed showed the highest coefficient of determination (r²), lowest RMSE, and highest Pearson and Spearman correlation coefficients (Table 6). Psum showed an equally high r² and a lower RMSE, but only for the TOTAL subwatershed. This suggests that sediment production is more related to discharge processes in the UPPER subwatershed, and more related to precipitation processes in the LOWER subwatershed.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Qsum and Psum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14:paraId="2C389A8A" w14:textId="77777777"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1E95D15" w14:textId="77777777"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w:t>
      </w:r>
      <w:r>
        <w:lastRenderedPageBreak/>
        <w:t xml:space="preserve">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60A4ACBE" w14:textId="32205233" w:rsidR="00A955CD" w:rsidRDefault="006F5A12">
      <w:r>
        <w:t xml:space="preserve">All model intercepts </w:t>
      </w:r>
      <w:r w:rsidR="0034534C">
        <w:t>(</w:t>
      </w:r>
      <w:r w:rsidR="0034534C">
        <w:rPr>
          <w:rFonts w:cs="Times"/>
        </w:rPr>
        <w:t>α</w:t>
      </w:r>
      <w:r w:rsidR="0034534C">
        <w:t xml:space="preserve">) </w:t>
      </w:r>
      <w:r>
        <w:t>were significantly different (p&lt;0.01), but only the Qsum-</w:t>
      </w:r>
      <w:r w:rsidR="00003545">
        <w:t>SSY</w:t>
      </w:r>
      <w:r w:rsidR="00003545">
        <w:rPr>
          <w:vertAlign w:val="subscript"/>
        </w:rPr>
        <w:t>EV</w:t>
      </w:r>
      <w:r>
        <w:t xml:space="preserve"> model showed significantly different (p&lt;0.01) slopes</w:t>
      </w:r>
      <w:r w:rsidR="0034534C">
        <w:t xml:space="preserve"> (</w:t>
      </w:r>
      <w:r w:rsidR="0034534C">
        <w:rPr>
          <w:rFonts w:cs="Times"/>
        </w:rPr>
        <w:t>β</w:t>
      </w:r>
      <w:r w:rsidR="0034534C">
        <w:t>)</w:t>
      </w:r>
      <w:r>
        <w:t>. The Qsum-</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14:paraId="51368080" w14:textId="6130EDF1" w:rsidR="00CD2954" w:rsidRDefault="00CD2954" w:rsidP="00CD2954">
      <w:r w:rsidRPr="00685CD7">
        <w:t>The relative contribution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Qsum-SSY</w:t>
      </w:r>
      <w:r w:rsidRPr="001E37AA">
        <w:rPr>
          <w:vertAlign w:val="subscript"/>
        </w:rPr>
        <w:t>EV</w:t>
      </w:r>
      <w:r>
        <w:t xml:space="preserve"> model</w:t>
      </w:r>
      <w:r w:rsidRPr="00685CD7">
        <w:t>, but the Psum-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natural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2883E51E" w14:textId="77777777" w:rsidR="00A955CD" w:rsidRDefault="006F5A12">
      <w:pPr>
        <w:pStyle w:val="Heading3"/>
      </w:pPr>
      <w:r>
        <w:t>Annual estimates of SSY and sSSY</w:t>
      </w:r>
    </w:p>
    <w:p w14:paraId="66F97F8C" w14:textId="092EF0BA" w:rsidR="00A955CD" w:rsidRDefault="00CD2330">
      <w:r>
        <w:t>Estimates of annual sSSY depended on which predictor was used to estimate SSY</w:t>
      </w:r>
      <w:r w:rsidR="00923D73" w:rsidRPr="001E37AA">
        <w:rPr>
          <w:vertAlign w:val="subscript"/>
        </w:rPr>
        <w:t>EV</w:t>
      </w:r>
      <w:r>
        <w:t>.</w:t>
      </w:r>
      <w:r w:rsidR="009C56F9">
        <w:t xml:space="preserve"> </w:t>
      </w:r>
      <w:r w:rsidR="006F5A12">
        <w:t xml:space="preserve">Annual </w:t>
      </w:r>
      <w:r>
        <w:t xml:space="preserve">sSSY </w:t>
      </w:r>
      <w:r w:rsidR="006F5A12">
        <w:t>from the UPPER and TOTAL watersheds was 14 tons/km²</w:t>
      </w:r>
      <w:r w:rsidR="009C56F9">
        <w:t>/yr</w:t>
      </w:r>
      <w:r w:rsidR="006F5A12">
        <w:t xml:space="preserve"> and 75 tons/km²</w:t>
      </w:r>
      <w:r w:rsidR="009C56F9">
        <w:t>/yr</w:t>
      </w:r>
      <w:r w:rsidR="006F5A12">
        <w:t>, respectively</w:t>
      </w:r>
      <w:r w:rsidR="00D72E0F">
        <w:t>,</w:t>
      </w:r>
      <w:r>
        <w:t xml:space="preserve"> as predicted by Psum-SSY</w:t>
      </w:r>
      <w:r w:rsidR="00923D73" w:rsidRPr="001E37AA">
        <w:rPr>
          <w:vertAlign w:val="subscript"/>
        </w:rPr>
        <w:t>EV</w:t>
      </w:r>
      <w:r>
        <w:t xml:space="preserve"> relationship, and </w:t>
      </w:r>
      <w:r w:rsidR="006F5A12">
        <w:t>68 tons/km²</w:t>
      </w:r>
      <w:r w:rsidR="009C56F9">
        <w:t>/yr</w:t>
      </w:r>
      <w:r w:rsidR="006F5A12">
        <w:t xml:space="preserve"> and 247 tons/km²</w:t>
      </w:r>
      <w:r w:rsidR="009C56F9">
        <w:t>/yr</w:t>
      </w:r>
      <w:r w:rsidR="006F5A12">
        <w:t xml:space="preserve">, </w:t>
      </w:r>
      <w:r w:rsidR="006F5A12">
        <w:lastRenderedPageBreak/>
        <w:t>respectively</w:t>
      </w:r>
      <w:r>
        <w:t xml:space="preserve"> using the Qmax-SSY</w:t>
      </w:r>
      <w:r w:rsidR="00923D73" w:rsidRPr="001E37AA">
        <w:rPr>
          <w:vertAlign w:val="subscript"/>
        </w:rPr>
        <w:t>EV</w:t>
      </w:r>
      <w:r>
        <w:t xml:space="preserve"> relationship</w:t>
      </w:r>
      <w:r w:rsidR="009760BA">
        <w:t xml:space="preserve"> (Table 7).</w:t>
      </w:r>
      <w:r w:rsidR="007666DB">
        <w:t xml:space="preserve"> The large difference in sSSY between the two methods was due to higher scatter about the Psum-SSY</w:t>
      </w:r>
      <w:r w:rsidR="00923D73" w:rsidRPr="001E37AA">
        <w:rPr>
          <w:vertAlign w:val="subscript"/>
        </w:rPr>
        <w:t>EV</w:t>
      </w:r>
      <w:r w:rsidR="007666DB">
        <w:t xml:space="preserve"> relationship for large events compared with the Qmax-SSY</w:t>
      </w:r>
      <w:r w:rsidR="00923D73" w:rsidRPr="001E37AA">
        <w:rPr>
          <w:vertAlign w:val="subscript"/>
        </w:rPr>
        <w:t>EV</w:t>
      </w:r>
      <w:r w:rsidR="007666DB">
        <w:t>.</w:t>
      </w:r>
      <w:r w:rsidR="00CD2954">
        <w:t xml:space="preserve"> These results suggest the UPPER watershed contributed 14%, and the LOWER subwatershed contributed 86% of annual SSY from the TOTAL watershed.</w:t>
      </w:r>
    </w:p>
    <w:p w14:paraId="0C9EFAEC" w14:textId="54E10B4E" w:rsidR="00A955CD" w:rsidRDefault="007E79BC">
      <w:r>
        <w:t>In order to compare with SSY estimated from the Psum-SSY</w:t>
      </w:r>
      <w:r w:rsidRPr="00A96FFB">
        <w:rPr>
          <w:vertAlign w:val="subscript"/>
        </w:rPr>
        <w:t>EV</w:t>
      </w:r>
      <w:r>
        <w:t xml:space="preserve"> and Qmax-SSY</w:t>
      </w:r>
      <w:r w:rsidRPr="00A96FFB">
        <w:rPr>
          <w:vertAlign w:val="subscript"/>
        </w:rPr>
        <w:t>EV</w:t>
      </w:r>
      <w:r>
        <w:t xml:space="preserve"> relationships, a</w:t>
      </w:r>
      <w:r w:rsidR="006F5A12">
        <w:t xml:space="preserve">nnual SSY was </w:t>
      </w:r>
      <w:r w:rsidR="00B42671">
        <w:t>also calculated using Equation 6</w:t>
      </w:r>
      <w:r w:rsidR="006F5A12">
        <w:t xml:space="preserve"> for three sets of storm events: a) all events with</w:t>
      </w:r>
      <w:r>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r w:rsidR="00BA3DEE" w:rsidRPr="00BA3DEE">
        <w:t>P</w:t>
      </w:r>
      <w:r w:rsidR="00BA3DEE" w:rsidRPr="00BA3DEE">
        <w:rPr>
          <w:vertAlign w:val="subscript"/>
        </w:rPr>
        <w:t>sann</w:t>
      </w:r>
      <w:r w:rsidR="006F5A12">
        <w:t>) was 2,770 mm, representing 69% of total annual precipitation (3,709 mm). 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r w:rsidR="00BA3DEE" w:rsidRPr="00BA3DEE">
        <w:t>P</w:t>
      </w:r>
      <w:r w:rsidR="00BA3DEE" w:rsidRPr="00BA3DEE">
        <w:rPr>
          <w:vertAlign w:val="subscript"/>
        </w:rPr>
        <w:t>smeas</w:t>
      </w:r>
      <w:r w:rsidR="006F5A12">
        <w:t xml:space="preserve">), or 125% of </w:t>
      </w:r>
      <w:r w:rsidR="00BA3DEE" w:rsidRPr="00BA3DEE">
        <w:t>P</w:t>
      </w:r>
      <w:r w:rsidR="00BA3DEE" w:rsidRPr="00BA3DEE">
        <w:rPr>
          <w:vertAlign w:val="subscript"/>
        </w:rPr>
        <w:t>sann</w:t>
      </w:r>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r w:rsidR="00CD2954">
        <w:t xml:space="preserve"> These results suggest the UPPER watershed contributed 10%, and the LOWER subwatershed contributed 90% of annual SSY from the TOTAL watershed.</w:t>
      </w:r>
    </w:p>
    <w:p w14:paraId="6EE4F8B6" w14:textId="713CCAF7" w:rsidR="00A955CD" w:rsidRDefault="006F5A12">
      <w:r>
        <w:t>For storms with measured SSY</w:t>
      </w:r>
      <w:r w:rsidR="00A96FFB" w:rsidRPr="001E37AA">
        <w:rPr>
          <w:vertAlign w:val="subscript"/>
        </w:rPr>
        <w:t>EV</w:t>
      </w:r>
      <w:r w:rsidR="00CD2954">
        <w:t xml:space="preserve"> at both FG1 and FG3 (Table 2</w:t>
      </w:r>
      <w:r>
        <w:t>)</w:t>
      </w:r>
      <w:r w:rsidR="00CD2954">
        <w:t>,</w:t>
      </w:r>
      <w:r>
        <w:t xml:space="preserve"> </w:t>
      </w:r>
      <w:r w:rsidR="00BA3DEE" w:rsidRPr="00BA3DEE">
        <w:t>P</w:t>
      </w:r>
      <w:r w:rsidR="00110DCF">
        <w:rPr>
          <w:vertAlign w:val="subscript"/>
        </w:rPr>
        <w:t>EV</w:t>
      </w:r>
      <w:r w:rsidR="00BA3DEE" w:rsidRPr="00BA3DEE">
        <w:rPr>
          <w:vertAlign w:val="subscript"/>
        </w:rPr>
        <w:t>meas</w:t>
      </w:r>
      <w:r>
        <w:t xml:space="preserve"> was 1,004 mm, or 36% of </w:t>
      </w:r>
      <w:r w:rsidR="00BA3DEE" w:rsidRPr="00BA3DEE">
        <w:t>P</w:t>
      </w:r>
      <w:r w:rsidR="00110DCF">
        <w:rPr>
          <w:vertAlign w:val="subscript"/>
        </w:rPr>
        <w:t>EV</w:t>
      </w:r>
      <w:r w:rsidR="00BA3DEE" w:rsidRPr="00BA3DEE">
        <w:rPr>
          <w:vertAlign w:val="subscript"/>
        </w:rPr>
        <w:t>ann</w:t>
      </w:r>
      <w:r w:rsidR="00CD2954">
        <w:t>. From</w:t>
      </w:r>
      <w:r w:rsidR="00BA3DEE">
        <w:t xml:space="preserve"> Equation 6</w:t>
      </w:r>
      <w:r w:rsidR="00CD2954">
        <w:t>,</w:t>
      </w:r>
      <w:r>
        <w:t xml:space="preserve"> annual SSY </w:t>
      </w:r>
      <w:r w:rsidR="00CD2954">
        <w:t xml:space="preserve">increased </w:t>
      </w:r>
      <w:r>
        <w:t>from the UPPER</w:t>
      </w:r>
      <w:r w:rsidR="00CD2954">
        <w:t xml:space="preserve"> (46 tons/yr)</w:t>
      </w:r>
      <w:r>
        <w:t xml:space="preserve">, </w:t>
      </w:r>
      <w:r>
        <w:lastRenderedPageBreak/>
        <w:t>LOWER</w:t>
      </w:r>
      <w:r w:rsidR="00CD2954">
        <w:t xml:space="preserve"> (310 tons/yr)</w:t>
      </w:r>
      <w:r>
        <w:t>, and</w:t>
      </w:r>
      <w:r w:rsidR="00CD2954">
        <w:t xml:space="preserve"> TOTAL watershed (</w:t>
      </w:r>
      <w:r w:rsidR="00BA3DEE">
        <w:t>3</w:t>
      </w:r>
      <w:r>
        <w:t>60 tons</w:t>
      </w:r>
      <w:r w:rsidR="00CD2954">
        <w:t>/yr). A</w:t>
      </w:r>
      <w:r>
        <w:t>nnual sSSY</w:t>
      </w:r>
      <w:r w:rsidR="00CD2954">
        <w:t xml:space="preserve"> increased</w:t>
      </w:r>
      <w:r>
        <w:t xml:space="preserve"> from the UPPER</w:t>
      </w:r>
      <w:r w:rsidR="00CD2954">
        <w:t xml:space="preserve"> (51 tons/km</w:t>
      </w:r>
      <w:r w:rsidR="00CD2954" w:rsidRPr="00CD2954">
        <w:rPr>
          <w:vertAlign w:val="superscript"/>
        </w:rPr>
        <w:t>2</w:t>
      </w:r>
      <w:r w:rsidR="00CD2954">
        <w:t>/yr)</w:t>
      </w:r>
      <w:r>
        <w:t>, LOWER</w:t>
      </w:r>
      <w:r w:rsidR="00CD2954">
        <w:t xml:space="preserve"> (350 tons/km</w:t>
      </w:r>
      <w:r w:rsidR="00CD2954" w:rsidRPr="00CD2954">
        <w:rPr>
          <w:vertAlign w:val="superscript"/>
        </w:rPr>
        <w:t>2</w:t>
      </w:r>
      <w:r w:rsidR="00CD2954">
        <w:t>/yr), and TOTAL watershed (200 tons/km²/yr</w:t>
      </w:r>
      <w:r w:rsidR="009F0A05">
        <w:t>),</w:t>
      </w:r>
      <w:r>
        <w:t xml:space="preserve"> and, respectively.</w:t>
      </w:r>
      <w:r w:rsidR="00CD2954">
        <w:t xml:space="preserve"> </w:t>
      </w:r>
    </w:p>
    <w:p w14:paraId="612662D0" w14:textId="45D532DC" w:rsidR="00A955CD" w:rsidRDefault="006F5A12">
      <w:r>
        <w:t>For storms with measured SSY</w:t>
      </w:r>
      <w:r w:rsidR="00A96FFB" w:rsidRPr="001E37AA">
        <w:rPr>
          <w:vertAlign w:val="subscript"/>
        </w:rPr>
        <w:t>EV</w:t>
      </w:r>
      <w:r>
        <w:t xml:space="preserve"> at FG1, FG2, and FG3 (Table 4)</w:t>
      </w:r>
      <w:r w:rsidR="00CD2954">
        <w:t>,</w:t>
      </w:r>
      <w:r>
        <w:t xml:space="preserve"> </w:t>
      </w:r>
      <w:r w:rsidR="00BA3DEE" w:rsidRPr="00BA3DEE">
        <w:t>P</w:t>
      </w:r>
      <w:r w:rsidR="00110DCF">
        <w:rPr>
          <w:vertAlign w:val="subscript"/>
        </w:rPr>
        <w:t>EV</w:t>
      </w:r>
      <w:r w:rsidR="00BA3DEE" w:rsidRPr="00BA3DEE">
        <w:rPr>
          <w:vertAlign w:val="subscript"/>
        </w:rPr>
        <w:t>meas</w:t>
      </w:r>
      <w:r>
        <w:t xml:space="preserve"> was 299 mm, or 11% of </w:t>
      </w:r>
      <w:r w:rsidR="00BA3DEE" w:rsidRPr="00BA3DEE">
        <w:t>P</w:t>
      </w:r>
      <w:r w:rsidR="00110DCF">
        <w:rPr>
          <w:vertAlign w:val="subscript"/>
        </w:rPr>
        <w:t>EV</w:t>
      </w:r>
      <w:r w:rsidR="00BA3DEE" w:rsidRPr="00BA3DEE">
        <w:rPr>
          <w:vertAlign w:val="subscript"/>
        </w:rPr>
        <w:t>ann</w:t>
      </w:r>
      <w:r>
        <w:t xml:space="preserve">. </w:t>
      </w:r>
      <w:r w:rsidR="00110DCF">
        <w:t>A</w:t>
      </w:r>
      <w:r>
        <w:t xml:space="preserve">nnual SSY </w:t>
      </w:r>
      <w:r w:rsidR="00110DCF">
        <w:t xml:space="preserve">increased from the </w:t>
      </w:r>
      <w:r>
        <w:t>UPPER</w:t>
      </w:r>
      <w:r w:rsidR="00110DCF">
        <w:t xml:space="preserve"> (120 tons/yr)</w:t>
      </w:r>
      <w:r>
        <w:t>, LOWER_QUARRY</w:t>
      </w:r>
      <w:r w:rsidR="00110DCF">
        <w:t xml:space="preserve"> subwatershed (150 tons/yr)</w:t>
      </w:r>
      <w:r>
        <w:t>, LOWER_VILLAGE</w:t>
      </w:r>
      <w:r w:rsidR="00110DCF">
        <w:t xml:space="preserve"> subwatershed (150 tons/yr)</w:t>
      </w:r>
      <w:r>
        <w:t>, LOWER</w:t>
      </w:r>
      <w:r w:rsidR="00110DCF">
        <w:t xml:space="preserve"> subwatershed (300 tons/yr)</w:t>
      </w:r>
      <w:r>
        <w:t xml:space="preserve">, and TOTAL watershed </w:t>
      </w:r>
      <w:r w:rsidR="00110DCF">
        <w:t>(420 tons/yr)</w:t>
      </w:r>
      <w:r>
        <w:t>. Annual sSSY</w:t>
      </w:r>
      <w:r w:rsidR="008873DA">
        <w:t xml:space="preserve"> increased</w:t>
      </w:r>
      <w:r>
        <w:t xml:space="preserve"> from the UPPER</w:t>
      </w:r>
      <w:r w:rsidR="008873DA">
        <w:t xml:space="preserve"> (140 tons/km²</w:t>
      </w:r>
      <w:r w:rsidR="009C56F9">
        <w:t>/yr</w:t>
      </w:r>
      <w:r w:rsidR="008873DA">
        <w:t>)</w:t>
      </w:r>
      <w:r>
        <w:t>, LOWER_QUARRY</w:t>
      </w:r>
      <w:r w:rsidR="008873DA">
        <w:t xml:space="preserve"> (560 tons/km²</w:t>
      </w:r>
      <w:r w:rsidR="009C56F9">
        <w:t>/yr</w:t>
      </w:r>
      <w:r w:rsidR="008873DA">
        <w:t>)</w:t>
      </w:r>
      <w:r>
        <w:t>, LOWER_VILLAGE</w:t>
      </w:r>
      <w:r w:rsidR="008873DA">
        <w:t xml:space="preserve"> (250 tons/km²</w:t>
      </w:r>
      <w:r w:rsidR="009C56F9">
        <w:t>/yr</w:t>
      </w:r>
      <w:r w:rsidR="008873DA">
        <w:t>)</w:t>
      </w:r>
      <w:r>
        <w:t>, LOWER</w:t>
      </w:r>
      <w:r w:rsidR="008873DA">
        <w:t xml:space="preserve"> (340 tons/km²</w:t>
      </w:r>
      <w:r w:rsidR="009C56F9">
        <w:t>/yr</w:t>
      </w:r>
      <w:r w:rsidR="008873DA">
        <w:t>)</w:t>
      </w:r>
      <w:r>
        <w:t>, and TOTAL</w:t>
      </w:r>
      <w:r w:rsidR="008873DA">
        <w:t xml:space="preserve"> </w:t>
      </w:r>
      <w:r>
        <w:t>waters</w:t>
      </w:r>
      <w:r w:rsidR="008873DA">
        <w:t xml:space="preserve">hed 240 </w:t>
      </w:r>
      <w:r w:rsidR="008873DA">
        <w:rPr>
          <w:rStyle w:val="CommentReference"/>
        </w:rPr>
        <w:commentReference w:id="10"/>
      </w:r>
      <w:r w:rsidR="008873DA">
        <w:t>tons/km²</w:t>
      </w:r>
      <w:r w:rsidR="009C56F9">
        <w:t>/yr</w:t>
      </w:r>
      <w:r>
        <w:t>.</w:t>
      </w:r>
    </w:p>
    <w:p w14:paraId="677A04AC" w14:textId="1C0692DC" w:rsidR="009E710A" w:rsidRDefault="007E79BC" w:rsidP="00CD2954">
      <w:r>
        <w:t>Overal</w:t>
      </w:r>
      <w:r w:rsidR="00CD2954">
        <w:t>l, the Qmax model and Equation 6</w:t>
      </w:r>
      <w:r>
        <w:t xml:space="preserve"> using all events gave similar estimates of annual SSY at both the UPPER watershed (41-61 tons/yr) and the total watershed (428-439 tons/yr).</w:t>
      </w:r>
      <w:r w:rsidR="009C56F9">
        <w:t xml:space="preserve"> </w:t>
      </w:r>
      <w:r>
        <w:t>The accuracy of the Psum model was compromised by significant scatter for large events, while the Qsum model had significantly less scatt</w:t>
      </w:r>
      <w:r w:rsidR="007D6412">
        <w:t>er for large events</w:t>
      </w:r>
      <w:r>
        <w:t xml:space="preserve">. </w:t>
      </w:r>
      <w:r w:rsidR="002F266A">
        <w:t>T</w:t>
      </w:r>
      <w:r>
        <w:t>he eight storms sampled at all three locations (Table 4) had unusually high loads from the upper watershed but similar SSY from the lower watershed, likely resulting in a low estimate of sediment loading and DR from the quarry.</w:t>
      </w:r>
    </w:p>
    <w:p w14:paraId="4F122A6D" w14:textId="77777777" w:rsidR="00A955CD" w:rsidRDefault="006F5A12">
      <w:pPr>
        <w:pStyle w:val="Heading2"/>
      </w:pPr>
      <w:r>
        <w:t>Discussion</w:t>
      </w:r>
    </w:p>
    <w:p w14:paraId="06F27FAD" w14:textId="77777777" w:rsidR="00A955CD" w:rsidRDefault="006F5A12">
      <w:pPr>
        <w:pStyle w:val="Heading3"/>
      </w:pPr>
      <w:r>
        <w:t>Methods for quantifying human impact</w:t>
      </w:r>
    </w:p>
    <w:p w14:paraId="72C1E509" w14:textId="74B743D3" w:rsidR="00A955CD" w:rsidRDefault="007666DB" w:rsidP="008C242D">
      <w:r>
        <w:t>E</w:t>
      </w:r>
      <w:r w:rsidR="006F5A12">
        <w:t xml:space="preserve">vent-wise </w:t>
      </w:r>
      <w:r>
        <w:t>measurement of</w:t>
      </w:r>
      <w:r w:rsidR="006F5A12">
        <w:t xml:space="preserve"> </w:t>
      </w:r>
      <w:r w:rsidR="00003545">
        <w:t>SSY</w:t>
      </w:r>
      <w:r w:rsidR="00A96FFB" w:rsidRPr="001E37AA">
        <w:rPr>
          <w:vertAlign w:val="subscript"/>
        </w:rPr>
        <w:t>EV</w:t>
      </w:r>
      <w:r>
        <w:t xml:space="preserve"> </w:t>
      </w:r>
      <w:r w:rsidR="009B3B1C">
        <w:t>allowed</w:t>
      </w:r>
      <w:r w:rsidR="006F5A12">
        <w:t xml:space="preserve"> </w:t>
      </w:r>
      <w:r w:rsidR="009B3B1C">
        <w:t xml:space="preserve">rapid </w:t>
      </w:r>
      <w:r w:rsidR="006F5A12">
        <w:t>quantif</w:t>
      </w:r>
      <w:r w:rsidR="009B3B1C">
        <w:t>ication of</w:t>
      </w:r>
      <w:r w:rsidR="006F5A12">
        <w:t xml:space="preserve"> sediment loading from </w:t>
      </w:r>
      <w:r>
        <w:t xml:space="preserve">natural and </w:t>
      </w:r>
      <w:r w:rsidR="006F5A12">
        <w:t xml:space="preserve">human-disturbed areas. </w:t>
      </w:r>
      <w:r w:rsidR="002720B5">
        <w:t xml:space="preserve">Event wise analysis was useful because hysteresis and interstorm variability caused significant </w:t>
      </w:r>
      <w:r w:rsidR="00F26C92">
        <w:t>scatter</w:t>
      </w:r>
      <w:r w:rsidR="002720B5">
        <w:t xml:space="preserve"> in the instantaneous Q-SSC relationship</w:t>
      </w:r>
      <w:r w:rsidR="006F5A12">
        <w:t xml:space="preserve">. While the </w:t>
      </w:r>
      <w:r w:rsidR="002720B5">
        <w:t xml:space="preserve">instantaneous </w:t>
      </w:r>
      <w:r w:rsidR="006F5A12">
        <w:t xml:space="preserve">Q-SSC relationship illustrated large </w:t>
      </w:r>
      <w:r w:rsidR="009B3B1C">
        <w:t>increases</w:t>
      </w:r>
      <w:r w:rsidR="006F5A12">
        <w:t xml:space="preserve"> in SSC downstream of the </w:t>
      </w:r>
      <w:r w:rsidR="006F5A12">
        <w:lastRenderedPageBreak/>
        <w:t>quarry,</w:t>
      </w:r>
      <w:r w:rsidR="002720B5">
        <w:t xml:space="preserve"> the hysteresis and interstorm variability meant that a single</w:t>
      </w:r>
      <w:r w:rsidR="006F5A12">
        <w:t xml:space="preserve"> Q-SSC </w:t>
      </w:r>
      <w:r w:rsidR="002720B5">
        <w:t>relationship</w:t>
      </w:r>
      <w:r w:rsidR="006F5A12">
        <w:t xml:space="preserve"> </w:t>
      </w:r>
      <w:r w:rsidR="002720B5">
        <w:t xml:space="preserve">could not be used to </w:t>
      </w:r>
      <w:r w:rsidR="006F5A12">
        <w:t>estimate of sediment loading</w:t>
      </w:r>
      <w:r w:rsidR="00F26C92">
        <w:t xml:space="preserve">, which </w:t>
      </w:r>
      <w:r w:rsidR="009B3B1C">
        <w:t>complicated detection of human impact on sediment concentration</w:t>
      </w:r>
      <w:r w:rsidR="002720B5">
        <w:t>s</w:t>
      </w:r>
      <w:r w:rsidR="009B3B1C">
        <w:t xml:space="preserve"> and yield</w:t>
      </w:r>
      <w:r w:rsidR="006F5A12">
        <w:t>.</w:t>
      </w:r>
      <w:r w:rsidR="009C56F9">
        <w:t xml:space="preserve"> </w:t>
      </w:r>
      <w:r w:rsidR="009B3B1C">
        <w:t>Measurement of SSY</w:t>
      </w:r>
      <w:r w:rsidR="009B3B1C">
        <w:rPr>
          <w:vertAlign w:val="subscript"/>
        </w:rPr>
        <w:t>EV</w:t>
      </w:r>
      <w:r w:rsidR="009B3B1C">
        <w:t xml:space="preserve"> allows comparison of similar size storms to determine change over space and time without problems of interannual variability in precipitation totals, and t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since it does not require a full year of monitoring and can be rapidly conducted if mitigation or disturbance act</w:t>
      </w:r>
      <w:r w:rsidR="005F6814">
        <w:t>ivities are already planned. With</w:t>
      </w:r>
      <w:r w:rsidR="009B3B1C">
        <w:t xml:space="preserve"> predictive models of SSY</w:t>
      </w:r>
      <w:r w:rsidR="009B3B1C">
        <w:rPr>
          <w:vertAlign w:val="subscript"/>
        </w:rPr>
        <w:t>EV</w:t>
      </w:r>
      <w:r w:rsidR="009B3B1C">
        <w:t xml:space="preserve"> that are based on an easily-monitored storm metric like maximum event discharge, SSY</w:t>
      </w:r>
      <w:r w:rsidR="009B3B1C">
        <w:rPr>
          <w:vertAlign w:val="subscript"/>
        </w:rPr>
        <w:t>EV</w:t>
      </w:r>
      <w:r w:rsidR="009B3B1C">
        <w:t xml:space="preserve"> can be modeled in the future to compare with either post-mitigation or post-disturbance SSY</w:t>
      </w:r>
      <w:r w:rsidR="009B3B1C">
        <w:rPr>
          <w:vertAlign w:val="subscript"/>
        </w:rPr>
        <w:t>EV</w:t>
      </w:r>
      <w:r w:rsidR="008C242D">
        <w:t>.</w:t>
      </w:r>
    </w:p>
    <w:p w14:paraId="137C7951" w14:textId="5BEB549E" w:rsidR="00A955CD" w:rsidRDefault="00645AB6">
      <w:r>
        <w:t>The estimation of human impact on sediment loads was facilitated by the spatial arrangement of disturbances and by the lack of significant sediment storage in the watershed.</w:t>
      </w:r>
      <w:r w:rsidR="009C56F9">
        <w:t xml:space="preserve"> </w:t>
      </w:r>
      <w:r w:rsidR="006F5A12">
        <w:t>In Faga'alu watershed, and other similar steep watersheds, human-disturbance is often constrained to the lower watershed, and sediment yields from these key sources can be measured separately from the undisturbed forest upstream.</w:t>
      </w:r>
      <w:r>
        <w:t xml:space="preserve"> </w:t>
      </w:r>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t xml:space="preserve"> argue that in cases where there is a clear management question and the study area can be divided into sub-units, a sediment budget can be rapidly developed with only a few field measurements and limited periods of field monitoring. The use of event-wise sampling in subwatersheds with specific land uses allowed for separation of different sources to the sediment budget.</w:t>
      </w:r>
    </w:p>
    <w:p w14:paraId="2946D365" w14:textId="3331BCCD" w:rsidR="00A955CD" w:rsidRDefault="006F5A12">
      <w:pPr>
        <w:pStyle w:val="Heading3"/>
      </w:pPr>
      <w:r>
        <w:lastRenderedPageBreak/>
        <w:t>Interpreting slope and intercept of the Qmax-SSY</w:t>
      </w:r>
      <w:r w:rsidR="00923D73" w:rsidRPr="001E37AA">
        <w:rPr>
          <w:vertAlign w:val="subscript"/>
        </w:rPr>
        <w:t>EV</w:t>
      </w:r>
      <w:r>
        <w:t xml:space="preserve"> relationship</w:t>
      </w:r>
    </w:p>
    <w:p w14:paraId="1D28A1A9" w14:textId="6E4BFC01"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3ACE8D50" w14:textId="7BBAAA48"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w:t>
      </w:r>
      <w:r>
        <w:lastRenderedPageBreak/>
        <w:t xml:space="preserve">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t xml:space="preserve"> in the UPPER and TOTAL Faga'alu watersheds, respectively, which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21100364" w14:textId="3F9A0F6F"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r w:rsidR="00ED69F9">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fldChar w:fldCharType="separate"/>
      </w:r>
      <w:r w:rsidR="00E153E3" w:rsidRPr="00E153E3">
        <w:rPr>
          <w:noProof/>
        </w:rPr>
        <w:t>(Basher et al., 2011; Duvert et al., 2012; Fahey et al., 2003; Hicks, 1990; Rankl, 2004; Rodrigues et al., 2013)</w:t>
      </w:r>
      <w:r w:rsidR="00ED69F9">
        <w:fldChar w:fldCharType="end"/>
      </w:r>
      <w:r>
        <w:t xml:space="preserve"> the highest correlations with </w:t>
      </w:r>
      <w:r w:rsidR="00003545">
        <w:t>SSY</w:t>
      </w:r>
      <w:r w:rsidR="00003545">
        <w:rPr>
          <w:vertAlign w:val="subscript"/>
        </w:rPr>
        <w:t>EV</w:t>
      </w:r>
      <w:r>
        <w:t xml:space="preserve"> at Faga'alu were observed for discharge metrics.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14:paraId="7E5ED82F" w14:textId="77777777" w:rsidR="00A955CD" w:rsidRDefault="006F5A12">
      <w:pPr>
        <w:pStyle w:val="Heading3"/>
      </w:pPr>
      <w:r>
        <w:t>Comparing sSSY and SSC in other small Pacific Island watersheds</w:t>
      </w:r>
    </w:p>
    <w:p w14:paraId="17988082" w14:textId="423800F0"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w:t>
      </w:r>
      <w:r>
        <w:lastRenderedPageBreak/>
        <w:t xml:space="preserve">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commentRangeStart w:id="11"/>
      <w:r>
        <w:t xml:space="preserve">-247 </w:t>
      </w:r>
      <w:commentRangeEnd w:id="11"/>
      <w:r w:rsidR="002E4774">
        <w:rPr>
          <w:rStyle w:val="CommentReference"/>
        </w:rPr>
        <w:commentReference w:id="11"/>
      </w:r>
      <w:r>
        <w:t>tons/km²/yr from the disturbed TOTAL watershed.</w:t>
      </w:r>
    </w:p>
    <w:p w14:paraId="5086B166" w14:textId="2F0890E0"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6F5A12">
        <w:t>.</w:t>
      </w:r>
      <w:r w:rsidR="009C56F9">
        <w:t xml:space="preserve"> </w:t>
      </w:r>
      <w:r w:rsidR="002D34DE">
        <w:t xml:space="preserve">T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5CC18044" w14:textId="04E2A5E6" w:rsidR="00625274" w:rsidRDefault="00C0550D" w:rsidP="008C242D">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commentRangeStart w:id="12"/>
      <w:commentRangeStart w:id="13"/>
      <w:r w:rsidR="006F5A12">
        <w:t>Hanalei (</w:t>
      </w:r>
      <w:commentRangeStart w:id="14"/>
      <w:r w:rsidR="006F5A12">
        <w:t>54 km</w:t>
      </w:r>
      <w:commentRangeEnd w:id="14"/>
      <w:r w:rsidR="0007173E">
        <w:rPr>
          <w:rStyle w:val="CommentReference"/>
        </w:rPr>
        <w:commentReference w:id="14"/>
      </w:r>
      <w:r w:rsidR="006F5A12">
        <w:t xml:space="preserve">²) has steep relief </w:t>
      </w:r>
      <w:commentRangeEnd w:id="12"/>
      <w:r w:rsidR="007439B6">
        <w:rPr>
          <w:rStyle w:val="CommentReference"/>
        </w:rPr>
        <w:commentReference w:id="12"/>
      </w:r>
      <w:commentRangeEnd w:id="13"/>
      <w:r w:rsidR="00B87E64">
        <w:rPr>
          <w:rStyle w:val="CommentReference"/>
        </w:rPr>
        <w:commentReference w:id="13"/>
      </w:r>
      <w:r w:rsidR="006F5A12">
        <w:t xml:space="preserve">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observation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w:t>
      </w:r>
      <w:commentRangeStart w:id="15"/>
      <w:commentRangeStart w:id="16"/>
      <w:r w:rsidR="006F5A12">
        <w:t xml:space="preserve">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Fag</w:t>
      </w:r>
      <w:r w:rsidR="008C242D">
        <w:t>a</w:t>
      </w:r>
      <w:r w:rsidR="00A20F2F">
        <w:t>’alu (mean 148 mg/L, 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 xml:space="preserve">m Hanalei as 140±55 </w:t>
      </w:r>
      <w:r w:rsidR="005F6814">
        <w:lastRenderedPageBreak/>
        <w:t>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who estimated </w:t>
      </w:r>
      <w:commentRangeStart w:id="17"/>
      <w:r w:rsidR="006F5A12">
        <w:t xml:space="preserve">sSSY as 525 </w:t>
      </w:r>
      <w:commentRangeEnd w:id="17"/>
      <w:r w:rsidR="00D061B5">
        <w:rPr>
          <w:rStyle w:val="CommentReference"/>
        </w:rPr>
        <w:commentReference w:id="17"/>
      </w:r>
      <w:r w:rsidR="006F5A12">
        <w:t>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These values are all higher than observed at Faga’</w:t>
      </w:r>
      <w:r w:rsidR="0007173E">
        <w:t>alu under both undisturbed (45-68 tons/km</w:t>
      </w:r>
      <w:r w:rsidR="0007173E" w:rsidRPr="005F6814">
        <w:rPr>
          <w:vertAlign w:val="superscript"/>
        </w:rPr>
        <w:t>2</w:t>
      </w:r>
      <w:r w:rsidR="0007173E">
        <w:t>/yr) and 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commentRangeEnd w:id="15"/>
      <w:r w:rsidR="00A20F2F">
        <w:rPr>
          <w:rStyle w:val="CommentReference"/>
        </w:rPr>
        <w:commentReference w:id="15"/>
      </w:r>
      <w:commentRangeEnd w:id="16"/>
      <w:r w:rsidR="00856346">
        <w:rPr>
          <w:rStyle w:val="CommentReference"/>
        </w:rPr>
        <w:commentReference w:id="16"/>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p>
    <w:p w14:paraId="06628C6B" w14:textId="4B8BBD08"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0DB1A4F0" w14:textId="77777777" w:rsidR="00A955CD" w:rsidRDefault="006F5A12">
      <w:pPr>
        <w:pStyle w:val="Heading3"/>
      </w:pPr>
      <w:r>
        <w:lastRenderedPageBreak/>
        <w:t>Comparison with other kinds of sediment disturbance</w:t>
      </w:r>
    </w:p>
    <w:p w14:paraId="73114A46" w14:textId="1827A3FE" w:rsidR="00A955CD" w:rsidRDefault="006F5A12">
      <w:r>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t>increase sediment yield</w:t>
      </w:r>
      <w:r w:rsidR="003C00D9">
        <w:t xml:space="preserve"> </w:t>
      </w:r>
      <w:r>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t xml:space="preserve">. Disturbances at larger scales have </w:t>
      </w:r>
      <w:r w:rsidR="003C00D9">
        <w:t>resulted in</w:t>
      </w:r>
      <w:r>
        <w:t xml:space="preserve"> similar increases in total SSY to coral environments. The development of the Great Barrier Reef (GBR) </w:t>
      </w:r>
      <w:commentRangeStart w:id="18"/>
      <w:r>
        <w:t xml:space="preserve">catchment </w:t>
      </w:r>
      <w:r w:rsidR="007E0447">
        <w:t>(423,000 km</w:t>
      </w:r>
      <w:r w:rsidR="007E0447" w:rsidRPr="007E0447">
        <w:rPr>
          <w:vertAlign w:val="superscript"/>
        </w:rPr>
        <w:t>2</w:t>
      </w:r>
      <w:r w:rsidR="007E0447">
        <w:t xml:space="preserve">) </w:t>
      </w:r>
      <w:r>
        <w:t>s</w:t>
      </w:r>
      <w:commentRangeEnd w:id="18"/>
      <w:r w:rsidR="003C00D9">
        <w:rPr>
          <w:rStyle w:val="CommentReference"/>
        </w:rPr>
        <w:commentReference w:id="18"/>
      </w:r>
      <w:r>
        <w:t>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411A5F7A" w14:textId="7E036FCA"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w:t>
      </w:r>
      <w:r>
        <w:lastRenderedPageBreak/>
        <w:t xml:space="preserve">included a </w:t>
      </w:r>
      <w:commentRangeStart w:id="19"/>
      <w:r>
        <w:t>few small agricultural plots, small construction sites and bare dirt on roadsides</w:t>
      </w:r>
      <w:commentRangeEnd w:id="19"/>
      <w:r>
        <w:rPr>
          <w:rStyle w:val="CommentReference"/>
        </w:rPr>
        <w:commentReference w:id="19"/>
      </w:r>
      <w:r>
        <w:t>.</w:t>
      </w:r>
      <w:r w:rsidR="009C56F9">
        <w:t xml:space="preserve"> </w:t>
      </w:r>
      <w:commentRangeStart w:id="20"/>
      <w:r>
        <w:t>R</w:t>
      </w:r>
      <w:commentRangeEnd w:id="20"/>
      <w:r>
        <w:rPr>
          <w:rStyle w:val="CommentReference"/>
        </w:rPr>
        <w:commentReference w:id="20"/>
      </w:r>
      <w:r>
        <w:t>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D8A8D72" w14:textId="77777777" w:rsidR="00A955CD" w:rsidRDefault="006F5A12">
      <w:pPr>
        <w:pStyle w:val="Heading2"/>
      </w:pPr>
      <w:r>
        <w:t>Conclusion</w:t>
      </w:r>
    </w:p>
    <w:p w14:paraId="17610CFB" w14:textId="3B1EC49C"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14:paraId="013BC65D" w14:textId="77777777" w:rsidR="00A955CD" w:rsidRDefault="006F5A12">
      <w:pPr>
        <w:pStyle w:val="Heading2"/>
      </w:pPr>
      <w:r>
        <w:lastRenderedPageBreak/>
        <w:t>Acknowledgements</w:t>
      </w:r>
    </w:p>
    <w:p w14:paraId="6D3594B5" w14:textId="71775965"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3B96C311" w14:textId="77777777" w:rsidR="00A955CD" w:rsidRDefault="006F5A12">
      <w:pPr>
        <w:pStyle w:val="Heading2"/>
      </w:pPr>
      <w:r>
        <w:t>References</w:t>
      </w:r>
    </w:p>
    <w:p w14:paraId="1FEC1E21" w14:textId="7B42E575" w:rsidR="006E1D48" w:rsidRPr="006E1D48" w:rsidRDefault="006E1D48">
      <w:pPr>
        <w:pStyle w:val="NormalWeb"/>
        <w:ind w:left="480" w:hanging="480"/>
        <w:divId w:val="1840345407"/>
        <w:rPr>
          <w:rFonts w:ascii="Times" w:hAnsi="Times" w:cs="Times"/>
          <w:noProof/>
        </w:rPr>
      </w:pPr>
      <w:r>
        <w:fldChar w:fldCharType="begin" w:fldLock="1"/>
      </w:r>
      <w:r>
        <w:instrText xml:space="preserve">ADDIN Mendeley Bibliography CSL_BIBLIOGRAPHY </w:instrText>
      </w:r>
      <w:r>
        <w:fldChar w:fldCharType="separate"/>
      </w:r>
      <w:r w:rsidRPr="006E1D48">
        <w:rPr>
          <w:rFonts w:ascii="Times" w:hAnsi="Times" w:cs="Times"/>
          <w:noProof/>
        </w:rPr>
        <w:t>Asselman, N.E.M., 2000. Fitting and interpretation of sediment rating curves. J. Hydrol. 234, 228–248. doi:10.1016/S0022-1694(00)00253-5</w:t>
      </w:r>
    </w:p>
    <w:p w14:paraId="404C9C4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Basher, L., Hicks, D., Clapp, B., Hewitt, T., 2011. Sediment yield response to large storm events and forest harvesting, Motueka River, New Zealand. New Zeal. J. Mar. Freshw. Res. 45, 333–356. doi:10.1080/00288330.2011.570350</w:t>
      </w:r>
    </w:p>
    <w:p w14:paraId="561308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asher, L.R., Hicks, D.M., Handyside, B., Ross, C.W., 1997. Erosion and sediment transport from the market gardening lands at Pukekohe, Auckland, New Zealand. J. Hydrol. 36, 73–95.</w:t>
      </w:r>
    </w:p>
    <w:p w14:paraId="334A8F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4E7C1A5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long, R.J., Humphreys, G.S., 1982. Erosion of road batters in Chim Shale, Papua New Guinea. Civ. Eng. Trans. Inst. Eng. Aust. CE24 1, 62–68.</w:t>
      </w:r>
    </w:p>
    <w:p w14:paraId="0A0B7E8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onta, J. V, 2000. Impact of Coal Surface Mining and Reclamation on Suspended Sediment in Three Ohio Watersheds. JAWRA J. Am. Water Resour. Assoc. 36, 869–887.</w:t>
      </w:r>
    </w:p>
    <w:p w14:paraId="7601013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runner, G., 2010. HEC-RAS River Analysis System.</w:t>
      </w:r>
    </w:p>
    <w:p w14:paraId="1F987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uchanan-Banks, J., 1979. The October 28, 1979 Landslidng on Tutuila. Open File Report 81-81. U.S. Geological Survey.</w:t>
      </w:r>
    </w:p>
    <w:p w14:paraId="3778A60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2A85D4D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ox, C.A., Sarangi, A., Madramootoo, C.A., 2006. Effect of land management on runoff and soil losses from two small watersheds in St Lucia. L. Degrad. Dev. 17, 55–72. doi:10.1002/ldr.694</w:t>
      </w:r>
    </w:p>
    <w:p w14:paraId="6B436A2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raig, P., 2009. Natural History Guide to American Samoa. National Park of American Samoa, Pago Pago, American Samoa.</w:t>
      </w:r>
    </w:p>
    <w:p w14:paraId="144CA5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urtis, S., Wetzell, L., Wiles, P., Tinitali, R., 2011. Turbidity in Faga’alu Stream: The Sources, Impacts, and Solutions.</w:t>
      </w:r>
    </w:p>
    <w:p w14:paraId="5B6B5F2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412D9CF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mes &amp; Moore, 1981. Hydrologic Investigation of Surface Water for Water Supply and Hydropower.</w:t>
      </w:r>
    </w:p>
    <w:p w14:paraId="0DEC05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32A7614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Dunne, T., Leopold, L.B., 1978. Water in environmental planning. W.H. Freeman and Company, New York.</w:t>
      </w:r>
    </w:p>
    <w:p w14:paraId="5A4C29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Gratiot, N., 2010. Construction of the stage-discharge rating curve and the SSC-turbidity calibration curve in San Antonio Coapa 2009 hydrological season.</w:t>
      </w:r>
    </w:p>
    <w:p w14:paraId="36D66BA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5AEC36B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Eyre, P.R., 1989. Ground-water quality reconnaissance, Tutuila, American Samoa, U.S. Geological Survey Water Resources Investigations Report 94-4142. Honolulu, HI.</w:t>
      </w:r>
    </w:p>
    <w:p w14:paraId="32FADC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bricius, K.E., 2005. Effects of terrestrial runoff on the ecology of corals and coral reefs: review and synthesis. Mar. Pollut. Bull. 50, 125–46. doi:10.1016/j.marpolbul.2004.11.028</w:t>
      </w:r>
    </w:p>
    <w:p w14:paraId="5CD8979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2000. Sediment yields from a forested and a pasture catchment, coastal Hawke’s Bay, North Island, New Zealand. J. Hydrol. 39, 49–63.</w:t>
      </w:r>
    </w:p>
    <w:p w14:paraId="7C3C76E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Phillips, C.J., 2003. Sediment yields from plantation forestry and pastoral farming, coastal Hawke’s Bay, North Island, New Zealand. J. Hydrol. 42, 27–38.</w:t>
      </w:r>
    </w:p>
    <w:p w14:paraId="36A9C6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 xml:space="preserve">Fenner, D., Speicher, M., Gulick, S., Aeby, G., Aletto, S.C., Anderson, P., Carroll, B.P., DiDonato, E.M., DiDonato, G.T., Farmer, V., Fenner, D., Gove, J., Gulick, S., Houk, P., </w:t>
      </w:r>
      <w:r w:rsidRPr="006E1D48">
        <w:rPr>
          <w:rFonts w:ascii="Times" w:hAnsi="Times" w:cs="Times"/>
          <w:noProof/>
        </w:rPr>
        <w:lastRenderedPageBreak/>
        <w:t>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A1F7D4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1515A1C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uka, D., Walter, M., Archibald, J., Steenhuis, T., Easton, Z., 2014. EcoHydRology.</w:t>
      </w:r>
    </w:p>
    <w:p w14:paraId="79EBFD5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6D641A8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ippel, C.J., 1995. Potential of turbidity monitoring for measuring the transport of suspended solids in streams. Hydrol. Process. 9, 83–97.</w:t>
      </w:r>
    </w:p>
    <w:p w14:paraId="345B629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omi, T., Moore, R.D., Hassan, M.A., 2005. Suspended sediment dynamics in small forest streams of the Pacific Northwest. J. Am. Water Resour. Assoc.</w:t>
      </w:r>
    </w:p>
    <w:p w14:paraId="30E162A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ray, J.R., 2014. Measuring Suspended Sediment, in: Ahuja, S. (Ed.), Comprehensive Water Quality and Purification. Elsevier, pp. 157–204. doi:10.1016/B978-0-12-382182-9.00012-8</w:t>
      </w:r>
    </w:p>
    <w:p w14:paraId="5192F59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Gray, J.R., Glysson, G.D., Turcios, L.M., Schwarz, G.E., 2000. Comparability of Suspended-Sediment Concentration and Total Suspended Solids Data U.S. Geological Survey Water-Resources Investigations Report 00-4191. Reston, Va.</w:t>
      </w:r>
    </w:p>
    <w:p w14:paraId="0DE56A6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Cooper, R.J., Slade, R.M., Haney, R.L., Arnold, J.G., 2006. Cumulative uncertainty in measured streamflow and water quality data for small watersheds. Trans. Am. Soc. Agric. Biol. Eng. 49, 689–701.</w:t>
      </w:r>
    </w:p>
    <w:p w14:paraId="3530514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Smith, D.R., King, K.W., Slade, R.M., 2009. Estimating storm discharge and water quality data uncertainty: A software tool for monitoring and modeling applications. Environ. Model. Softw. 24, 832–842.</w:t>
      </w:r>
    </w:p>
    <w:p w14:paraId="19ABED4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73BADC1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29A3EA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261DC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Hicks, D.M., 1990. Suspended sediment yields from pasture and exotic forest basins, in: Proceedings of the New-Zealand Hydrological Society Symposium. Auckland, New Zealand.</w:t>
      </w:r>
    </w:p>
    <w:p w14:paraId="0F6008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icks, D.M., Hoyle, J., Roulston, H., 2009. Analysis of sediment yields within Auckland region. ARC Technical Report 2009/064. Prepared by NIWA for Auckland Regional Council.</w:t>
      </w:r>
    </w:p>
    <w:p w14:paraId="7236BFE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96CF77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1. American Samoa Erosion and Sediment Control Field Guide.</w:t>
      </w:r>
    </w:p>
    <w:p w14:paraId="245E04C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2. Post-Construction Stormwater Training Memorandum.</w:t>
      </w:r>
    </w:p>
    <w:p w14:paraId="45E9B5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Izuka, S.K., Giambelluca, T.W., Nullet, M.A., 2005. Potential Evapotranspiration on Tutuila , American Samoa. U.S. Geological Survey Scientific Investigations Report 2005-5200.</w:t>
      </w:r>
    </w:p>
    <w:p w14:paraId="31D3E2D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earns, R., 2013. Personal Communication.</w:t>
      </w:r>
    </w:p>
    <w:p w14:paraId="28B1CB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innell, P.I.A., 2013. Modelling event soil losses using the Q R EI 30 index within RUSLE2. Hydrol. Process. doi:10.1002/hyp</w:t>
      </w:r>
    </w:p>
    <w:p w14:paraId="47E4BA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2CD4062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CFD33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1996. Turbidity-controlled suspended sediment sampling for runoff-event load estimation. Water Resour. Res. 32, 2299–2310.</w:t>
      </w:r>
    </w:p>
    <w:p w14:paraId="78A12ED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5A8F0B1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cDougall, I., 1985. Age and Evolution of the Volcanoes of Tutuila American Samoa. Pacific Sci. 39, 311–320.</w:t>
      </w:r>
    </w:p>
    <w:p w14:paraId="3CA8ECC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790B1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Wilson, M., Monsen, S.B., 2001. Sediment production from granitic cutslopes on forest roads in Idaho, USA. Earth Surf. Process. Landforms 26, 153–163.</w:t>
      </w:r>
    </w:p>
    <w:p w14:paraId="450152E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Menking, J. a., Han, J., Gasparini, N.M., Johnson, J.P.L., 2013. The effects of precipitation gradients on river profile evolution on the Big Island of Hawai’i. Bull. Geol. Soc. Am. 125, 594–608. doi:10.1130/B30625.1</w:t>
      </w:r>
    </w:p>
    <w:p w14:paraId="5ED6041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illiman, J.D., Syvitski, J.P.M., 1992. Geomorphic/tectonic control of sediment discharge to the ocean: the importance of small mountainous rivers. J. Geol. 100, 525–544.</w:t>
      </w:r>
    </w:p>
    <w:p w14:paraId="5367CB9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kamura, S., 1984. Soil Survey of American Samoa. US Department of Agriculture Soil Conservation Service, Pago Pago, American Samoa.</w:t>
      </w:r>
    </w:p>
    <w:p w14:paraId="4FF9FC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than, R.J., McMahon, T. a, 1990. Evaluation of Automated Techniques for Base Flow and Recession Analyses. Water Resour. Res. 26, 1465–1473. doi:10.1029/WR026i007p01465</w:t>
      </w:r>
    </w:p>
    <w:p w14:paraId="444C3D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earing, M. a, Nichols, M.H., Stone, J.J., Renard, K.G., Simanton, J.R., 2007. Sediment yields from unit-source semiarid watersheds at Walnut Gulch. Water Resour. Res. 43, 1–10. doi:10.1029/2006WR005692</w:t>
      </w:r>
    </w:p>
    <w:p w14:paraId="3BE0AB6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OAA’s Ocean Service, Coastal Services Center, 2010. 2010 C-CAP Land Cover, Territory of American Samoa, Tutuila.</w:t>
      </w:r>
    </w:p>
    <w:p w14:paraId="351C35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eault, J., 2010. Development of a Water Budget in a Tropical Setting Accounting for Mountain Front Recharge: Tutuila, American Samoa. University of Hawai’i.</w:t>
      </w:r>
    </w:p>
    <w:p w14:paraId="1641551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636984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Ramos-Scharrón, C.E., Macdonald, L.H., 2005. Measurement and prediction of sediment production from unpaved roads, St John, US Virgin Islands. Earth Surf. Process. Landforms 30, 1283–1304.</w:t>
      </w:r>
    </w:p>
    <w:p w14:paraId="62110B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mos-Scharrón, C.E., Macdonald, L.H., 2007. Measurement and prediction of natural and anthropogenic sediment sources, St. John, US Virgin Islands. Catena 71, 250–266.</w:t>
      </w:r>
    </w:p>
    <w:p w14:paraId="42FF452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560C455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pp, A., 1960. Recent development of mountain slopes in Karkevagge and surroundings, northern Scandinavia. Geogr. Ann. 42, 65–200.</w:t>
      </w:r>
    </w:p>
    <w:p w14:paraId="2FCD6E4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84. Sediment production from forest road surfaces. Water Resour. Res. 20, 1753–1761.</w:t>
      </w:r>
    </w:p>
    <w:p w14:paraId="770C78C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96. Rapid evaluation of sediment budgets. Catena Verlag, Reiskirchen, Germany.</w:t>
      </w:r>
    </w:p>
    <w:p w14:paraId="348336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isk, M.J., 2014. Assessing the effects of sediments and nutrients on coral reefs. Curr. Opin. Environ. Sustain. 7, 108–117. doi:10.1016/j.cosust.2014.01.003</w:t>
      </w:r>
    </w:p>
    <w:p w14:paraId="28D27B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odrigues, J.O., Andrade, E.M., Ribeiro, L.A., 2013. Sediment loss in semiarid small watershed due to the land use. Rev. Ciência Agronômica 44, 488–498.</w:t>
      </w:r>
    </w:p>
    <w:p w14:paraId="2DDC8BA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Sadeghi, S.H.R., Mizuyama, T., Miyata, S., Gomi, T., Kosugi, K., Mizugaki, S., Onda, Y., 2007. Is MUSLE apt to small steeply reforested watershed? J. For. Res. 12, 270–277. doi:10.1007/s10310-007-0017-9</w:t>
      </w:r>
    </w:p>
    <w:p w14:paraId="00E55A5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laymaker, O., 2003. The sediment budget as conceptual framework and management tool. Hydrobiologia 494, 71–82.</w:t>
      </w:r>
    </w:p>
    <w:p w14:paraId="79C652B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860951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Tribble, G., 2010. Erosion and sediment loads from two Hawaiian watersheds, in: 2nd Joint Federal Interagency Conference. Las Vegas, NV.</w:t>
      </w:r>
    </w:p>
    <w:p w14:paraId="3C4491E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2D9E6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yvitski, J.P.M., Vörösmarty, C.J., Kettner, A.J., Green, P., 2005. Impact of humans on the flux of terrestrial sediment to the global coastal ocean. Science (80-. ). 308, 376–380. doi:10.1126/science.1109454</w:t>
      </w:r>
    </w:p>
    <w:p w14:paraId="3140E18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homas, S., Ridd, P. V, Day, G., 2003. Turbidity regimes over fringing coral reefs near a mining site at Lihir Island, Papua New Guinea. Mar. Pollut. Bull. 46, 1006–14. doi:10.1016/S0025-326X(03)00122-X</w:t>
      </w:r>
    </w:p>
    <w:p w14:paraId="2119F0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Tonkin &amp; Taylor International Ltd., 1989. Hydropower feasibility studies interim report - Phase 1. Ref: 97/10163.</w:t>
      </w:r>
    </w:p>
    <w:p w14:paraId="7B3CCD5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opping, J., 1972. Errors of Observation and their Treatment, 4th ed. Chapman and Hall, London, UK.</w:t>
      </w:r>
    </w:p>
    <w:p w14:paraId="669DD4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ropeano, D., 1991. High flow events, sediment transport in a small streams in the “Tertiary Basin” area in Piedmont (northwest Italy). Earth Surf. Process. Landforms 16, 323–339.</w:t>
      </w:r>
    </w:p>
    <w:p w14:paraId="4FEC1D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urnipseed, D.P., Sauer, V.B., 2010. Discharge Measurements at Gaging Stations, in: U.S. Geological Survey Techniques and Methods Book 3, Chap. A8. Reston, Va., p. 87.</w:t>
      </w:r>
    </w:p>
    <w:p w14:paraId="30408CD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URS Company, 1978. American Samoa Water Resources Study: Assessment of Water Systems American Samoa. Coastal Zone Information Center, Honolulu, HI.</w:t>
      </w:r>
    </w:p>
    <w:p w14:paraId="376779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77. Assessing the accuracy of suspended sediment rating curves for a small basin. Water Resour. Res. 13, 531–538.</w:t>
      </w:r>
    </w:p>
    <w:p w14:paraId="17B8B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99. Linking land use, erosion and sediment yields in river basins. Hydrobiologia 410, 223–240.</w:t>
      </w:r>
    </w:p>
    <w:p w14:paraId="2452E75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Collins, a. L., 2008. The catchment sediment budget as a management tool. Environ. Sci. Policy 11, 136–143. doi:10.1016/j.envsci.2007.10.004</w:t>
      </w:r>
    </w:p>
    <w:p w14:paraId="1B825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emple, B.C., Jones, J.A., Grant, G.E., 1996. Channel Network Extension by Logging Roads in Two Basins, Western Cascades, Oregon. Water Resour. Bull. 32, 1195–1207.</w:t>
      </w:r>
    </w:p>
    <w:p w14:paraId="7251F15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West, K., van Woesik, R., 2001. Spatial and temporal variance of river discharge on Okinawa (Japan): inferring the temporal impact on adjacent coral reefs. Mar. Pollut. Bull. 42, 864–72.</w:t>
      </w:r>
    </w:p>
    <w:p w14:paraId="4CA3DD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lman, M.G., Schick, A.P., 1967. Effects of construction on fluvial sediment, urban and suburban areas of Maryland. Water Resour. Res. 3, 451–464.</w:t>
      </w:r>
    </w:p>
    <w:p w14:paraId="456475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ng, M., 1996. Analysis of Streamflow Characteristics for Streams on the Island of Tutuila, American Samoa. U.S. Geological Survey Water-Resources Investigations Report 95-4185.</w:t>
      </w:r>
    </w:p>
    <w:p w14:paraId="39FB61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ulf, H., Bookhagen, B., Scherler, D., 2012. Climatic and geologic controls on suspended sediment flux in the Sutlej River Valley, western Himalaya. Hydrol. Earth Syst. Sci. 16, 2193–2217. doi:10.5194/hess-16-2193-2012</w:t>
      </w:r>
    </w:p>
    <w:p w14:paraId="7BD63EF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Zimmermann, A., Francke, T., Elsenbeer, H., 2012. Forests and erosion: Insights from a study of suspended-sediment dynamics in an overland flow-prone rainforest catchment. J. Hydrol. 170–181.</w:t>
      </w:r>
    </w:p>
    <w:p w14:paraId="162FA9BF" w14:textId="1516AA8F" w:rsidR="00A955CD" w:rsidRDefault="006E1D48" w:rsidP="00E153E3">
      <w:pPr>
        <w:ind w:firstLine="0"/>
      </w:pPr>
      <w:r>
        <w:fldChar w:fldCharType="end"/>
      </w:r>
      <w:r w:rsidR="006F5A12">
        <w:br w:type="page"/>
      </w:r>
    </w:p>
    <w:p w14:paraId="3D8FBDC8" w14:textId="77777777" w:rsidR="00212424" w:rsidRDefault="00212424" w:rsidP="00212424">
      <w:pPr>
        <w:pStyle w:val="Heading2"/>
      </w:pPr>
      <w:r>
        <w:lastRenderedPageBreak/>
        <w:t>APPENDIX 1. Dams in Faga'alu watershed</w:t>
      </w:r>
    </w:p>
    <w:p w14:paraId="4E7080BD" w14:textId="6D911CE6" w:rsidR="00212424" w:rsidRDefault="00212424" w:rsidP="00212424">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4D07BFC1" w14:textId="21E75091"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w:t>
      </w:r>
      <w:r w:rsidR="006E1D48">
        <w:t xml:space="preserve">f use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E1D48">
        <w:fldChar w:fldCharType="separate"/>
      </w:r>
      <w:r w:rsidR="006E1D48" w:rsidRPr="006E1D48">
        <w:rPr>
          <w:noProof/>
        </w:rPr>
        <w:t>(Tonkin &amp; Taylor International Ltd., 1989; URS Company, 1978)</w:t>
      </w:r>
      <w:r w:rsidR="006E1D48">
        <w:fldChar w:fldCharType="end"/>
      </w:r>
      <w:r>
        <w:t>.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w:t>
      </w:r>
      <w:r w:rsidR="006E1D48">
        <w:t xml:space="preserve">s of fine sediment </w:t>
      </w:r>
      <w:r w:rsidR="006E1D48">
        <w:fldChar w:fldCharType="begin" w:fldLock="1"/>
      </w:r>
      <w:r w:rsidR="006E1D4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006E1D48">
        <w:fldChar w:fldCharType="separate"/>
      </w:r>
      <w:r w:rsidR="006E1D48" w:rsidRPr="006E1D48">
        <w:rPr>
          <w:noProof/>
        </w:rPr>
        <w:t>(Kearns, 2013)</w:t>
      </w:r>
      <w:r w:rsidR="006E1D48">
        <w:fldChar w:fldCharType="end"/>
      </w:r>
      <w:r>
        <w:t xml:space="preserve">. Interviews with local maintenance staff and historical photos </w:t>
      </w:r>
      <w:r>
        <w:lastRenderedPageBreak/>
        <w:t>confirmed the Matafao Reservoir was actively maintained and cleaned of sediment until the early 70's.</w:t>
      </w:r>
    </w:p>
    <w:p w14:paraId="3D543AF0" w14:textId="573145B2" w:rsidR="00212424" w:rsidRDefault="00212424" w:rsidP="00212424">
      <w:r>
        <w:t xml:space="preserve">The Vaitanoa (Virgin Falls) Dam, was built in 1964 to provide drinking water but the pipe was not completed as of 10/19/89, and a stockpile of some 40 (8 </w:t>
      </w:r>
      <w:r w:rsidR="009F0A05">
        <w:t>ft.</w:t>
      </w:r>
      <w:r>
        <w:t xml:space="preserve"> length) 8 in. diameter asbestos-cement pipes was found on the streambanks. Local quarry staff recall the pipes were removed from the site </w:t>
      </w:r>
      <w:r w:rsidR="009F0A05">
        <w:t>sometime</w:t>
      </w:r>
      <w:r>
        <w:t xml:space="preserve"> in the 1990's. The Vaitanoa Reservoir had a design volume of 4.5 million gallons (17,000m³), but is assumed to be full of sediment since the drainage valves were never opened and the reservoir was overtopping the spillway as of 10/18/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low masonry weir was also constructed downstream of the Vaitanoa Dam, but not connected to any piping.</w:t>
      </w:r>
    </w:p>
    <w:p w14:paraId="6365CB46" w14:textId="31CD47AC" w:rsidR="00212424" w:rsidRDefault="00212424" w:rsidP="00212424">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The original capacity was 0.03 million gallons (114 m³) but is now full of coarse sediment up to the spillway crest. No reports were found indicating this structure was ever emptied of sediment.</w:t>
      </w:r>
    </w:p>
    <w:p w14:paraId="53341E36" w14:textId="77777777" w:rsidR="00A955CD" w:rsidRDefault="006F5A12">
      <w:pPr>
        <w:pStyle w:val="Heading2"/>
      </w:pPr>
      <w:r>
        <w:t xml:space="preserve">APPENDIX </w:t>
      </w:r>
      <w:r w:rsidR="00212424">
        <w:t>2</w:t>
      </w:r>
      <w:r>
        <w:t xml:space="preserve">. </w:t>
      </w:r>
      <w:r w:rsidR="00212424">
        <w:t>Stream gaging in Faga’alu Watershed</w:t>
      </w:r>
    </w:p>
    <w:p w14:paraId="640B2463" w14:textId="320C7F66" w:rsidR="0053158A" w:rsidRDefault="00212424" w:rsidP="00A61857">
      <w:r>
        <w:t>Stream gaging sites were chosen to take advantage of</w:t>
      </w:r>
      <w:r w:rsidR="0053158A">
        <w:t xml:space="preserve"> an existing control structure at </w:t>
      </w:r>
      <w:r>
        <w:t>FG1</w:t>
      </w:r>
      <w:r w:rsidR="0053158A">
        <w:t xml:space="preserve"> (Figure A2.1</w:t>
      </w:r>
      <w:r>
        <w:t>) and a s</w:t>
      </w:r>
      <w:r w:rsidR="0053158A">
        <w:t xml:space="preserve">tabilized stream cross section at </w:t>
      </w:r>
      <w:r>
        <w:t>FG3</w:t>
      </w:r>
      <w:r w:rsidR="0053158A">
        <w:t xml:space="preserve"> (Figure A2.2</w:t>
      </w:r>
      <w:r w:rsidR="006E1D48">
        <w:t>)</w:t>
      </w:r>
      <w:r w:rsidR="006E1D48">
        <w:fldChar w:fldCharType="begin" w:fldLock="1"/>
      </w:r>
      <w:r w:rsidR="006E1D48">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006E1D48">
        <w:fldChar w:fldCharType="separate"/>
      </w:r>
      <w:r w:rsidR="006E1D48" w:rsidRPr="006E1D48">
        <w:rPr>
          <w:noProof/>
        </w:rPr>
        <w:t>(Duvert and Gratiot, 2010)</w:t>
      </w:r>
      <w:r w:rsidR="006E1D48">
        <w:fldChar w:fldCharType="end"/>
      </w:r>
      <w:r>
        <w:t xml:space="preserve">. At FG1 and FG3, Q was calculated from 15 minute interval stream stage measurements, using a stage-Q rating curve calibrated to manual Q measurements made under baseflow and </w:t>
      </w:r>
      <w:r>
        <w:lastRenderedPageBreak/>
        <w:t xml:space="preserve">stormflow conditions (Figures </w:t>
      </w:r>
      <w:r w:rsidR="0053158A">
        <w:t>A2.</w:t>
      </w:r>
      <w:r>
        <w:t xml:space="preserve">3 and </w:t>
      </w:r>
      <w:r w:rsidR="0053158A">
        <w:t>A2.</w:t>
      </w:r>
      <w:r>
        <w:t xml:space="preserve">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006E1D48">
        <w:fldChar w:fldCharType="begin" w:fldLock="1"/>
      </w:r>
      <w:r w:rsidR="006E1D48">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6E1D48">
        <w:fldChar w:fldCharType="separate"/>
      </w:r>
      <w:r w:rsidR="006E1D48" w:rsidRPr="006E1D48">
        <w:rPr>
          <w:noProof/>
        </w:rPr>
        <w:t>(Harrelson et al., 1994; Turnipseed and Sauer, 2010)</w:t>
      </w:r>
      <w:r w:rsidR="006E1D48">
        <w:fldChar w:fldCharType="end"/>
      </w:r>
      <w:r>
        <w:t>.</w:t>
      </w:r>
    </w:p>
    <w:p w14:paraId="1A7FD6C3" w14:textId="77777777" w:rsidR="00A548D8" w:rsidRDefault="00A548D8" w:rsidP="00A548D8">
      <w:r>
        <w:t>AV-Q measurements could not be made at high stages at FG1 and FG3 for safety reasons, so stage-Q relationships were constructed to estimate a continuous record of Q. At FG3, the channel is rectangular with stabilized rip-rap on the banks and bed (Figure A</w:t>
      </w:r>
      <w:r w:rsidR="005171FE">
        <w:t>2</w:t>
      </w:r>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r w:rsidR="005171FE">
        <w:t>A2.</w:t>
      </w:r>
      <w:r>
        <w:t>3).</w:t>
      </w:r>
    </w:p>
    <w:p w14:paraId="16EC6E71" w14:textId="6DB143A9" w:rsidR="005171FE" w:rsidRDefault="00A548D8" w:rsidP="00A631B1">
      <w:r>
        <w:t>At FG1, the flow control structure is a masonry ogee spillway crest of a defunct stream capture. The structure is a rectangular channel 43 cm deep that transitions abruptly to gently sloping banks, causing an abrupt change in the stage-Q relationship (Figure A</w:t>
      </w:r>
      <w:r w:rsidR="001F029F">
        <w:t>2</w:t>
      </w:r>
      <w:r>
        <w:t>.</w:t>
      </w:r>
      <w:r w:rsidR="001F029F">
        <w:t>1</w:t>
      </w:r>
      <w:r>
        <w:t xml:space="preserve">).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006E1D48">
        <w:fldChar w:fldCharType="begin" w:fldLock="1"/>
      </w:r>
      <w:r w:rsidR="006E1D48">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6E1D48">
        <w:fldChar w:fldCharType="separate"/>
      </w:r>
      <w:r w:rsidR="006E1D48" w:rsidRPr="006E1D48">
        <w:rPr>
          <w:noProof/>
        </w:rPr>
        <w:t>(Brunner, 2010)</w:t>
      </w:r>
      <w:r w:rsidR="006E1D48">
        <w:fldChar w:fldCharType="end"/>
      </w:r>
      <w:r>
        <w:t xml:space="preserve">. The surveyed geometry of the upstream channel and flow structure at FG1 were input to HEC-RAS, and the HEC-RAS model was calibrated to the Q measurements (Figure </w:t>
      </w:r>
      <w:r w:rsidR="001F029F">
        <w:t>A2.</w:t>
      </w:r>
      <w:r>
        <w:t xml:space="preserve">4). While a power function fit Q measurements better than HEC-RAS for low flow, HEC-RAS fit better for Q above the storm threshold used in analyses of SSY (Figure </w:t>
      </w:r>
      <w:r w:rsidR="001F029F">
        <w:t>A2.</w:t>
      </w:r>
      <w:r>
        <w:t>4).</w:t>
      </w:r>
    </w:p>
    <w:p w14:paraId="33DDCD0F" w14:textId="0075C673" w:rsidR="00124A86" w:rsidRPr="00124A86" w:rsidRDefault="006F5A12" w:rsidP="00A631B1">
      <w:pPr>
        <w:pStyle w:val="Heading2"/>
      </w:pPr>
      <w:r>
        <w:t>APPENDIX 3. Water discharge during storm events</w:t>
      </w:r>
    </w:p>
    <w:p w14:paraId="0D56548B" w14:textId="2913945B" w:rsidR="00890C37" w:rsidRDefault="00890C37" w:rsidP="00890C37">
      <w:pPr>
        <w:ind w:firstLine="0"/>
      </w:pPr>
      <w:r>
        <w:t>Insert Table A3.1 here</w:t>
      </w:r>
    </w:p>
    <w:p w14:paraId="43F61AF5" w14:textId="77777777" w:rsidR="00A955CD" w:rsidRDefault="00212424">
      <w:pPr>
        <w:pStyle w:val="Heading2"/>
      </w:pPr>
      <w:r>
        <w:t>APPENDIX 4. Turbidity-Suspended Sediment Concentration</w:t>
      </w:r>
      <w:r w:rsidR="006F5A12">
        <w:t xml:space="preserve"> rating curves for turbidimeters in Faga'alu</w:t>
      </w:r>
    </w:p>
    <w:p w14:paraId="53750743" w14:textId="77777777" w:rsidR="00A344CA" w:rsidRDefault="00A344CA" w:rsidP="00A344CA">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14:paraId="4BA48283" w14:textId="41C8B27B" w:rsidR="00A344CA" w:rsidRDefault="00A344CA" w:rsidP="00A344CA">
      <w:r>
        <w:t xml:space="preserve">At FG3, </w:t>
      </w:r>
      <w:r w:rsidR="009F0A05">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w:t>
      </w:r>
      <w:r w:rsidR="009C56F9">
        <w:t xml:space="preserve"> </w:t>
      </w:r>
      <w:r>
        <w:t>Mean SS showed the highest r</w:t>
      </w:r>
      <w:r w:rsidRPr="00A344CA">
        <w:rPr>
          <w:vertAlign w:val="superscript"/>
        </w:rPr>
        <w:t>2</w:t>
      </w:r>
      <w:r>
        <w:t xml:space="preserve"> and is a physically comparable measurement to NTU measured by the YSI and TS (Anderson, 2005).</w:t>
      </w:r>
    </w:p>
    <w:p w14:paraId="012FA805" w14:textId="77777777"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1C4D85C9" w14:textId="56CA49CC"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8C242D">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A344CA">
        <w:rPr>
          <w:noProof/>
        </w:rPr>
        <w:t>(Lewis, 1996)</w:t>
      </w:r>
      <w:r>
        <w:fldChar w:fldCharType="end"/>
      </w:r>
      <w:r>
        <w:t>. A unique T-SSC relationship was developed for each turbidimeter, at each location, using 15 min interval T data and SSC samples from storm periods only (Figure A4.1). A "synthetic" T-SSC relationship was also developed by placing the turbidimeter in a black tub with water, and sampling T and SSC as sediment was added (Figure 4.2), but results were not comparable to T-SSC relationships developed under actual storm conditions and were not used in further analyses.</w:t>
      </w:r>
    </w:p>
    <w:p w14:paraId="323C06F8" w14:textId="1A18E7A4" w:rsidR="00ED6E80" w:rsidRDefault="00A344CA" w:rsidP="00A631B1">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A4.1a) was used to calculate SSC from T data collected by the TS and the YSI at FG1. For the YSI turbidimeter, more scatter was observed in the T-SSC relationship at FG3 than at FG1 (Figure A4.1a), which could be attributed to the higher number and wider range of values sampled, and to temporal variability in sediment characteristics. The OBSa and OBSb turbidimeters had high r2 values (0.82, 0.93) and compared well between the two periods of deployment (Figure A4.1b).</w:t>
      </w:r>
    </w:p>
    <w:sectPr w:rsidR="00ED6E80" w:rsidSect="005337C0">
      <w:footerReference w:type="default" r:id="rId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rent Biggs" w:date="2015-11-24T08:50:00Z" w:initials="TB">
    <w:p w14:paraId="43C37BD7" w14:textId="77777777" w:rsidR="00C31871" w:rsidRDefault="00C31871">
      <w:pPr>
        <w:pStyle w:val="CommentText"/>
      </w:pPr>
      <w:r>
        <w:rPr>
          <w:rStyle w:val="CommentReference"/>
        </w:rPr>
        <w:annotationRef/>
      </w:r>
      <w:r>
        <w:t>Here’s a style thing to fix (I’ve noticed it’s a consistent tendency in your writing):  keep the verb (was) close to the subject (SSY).  Having subordinate clauses in between makes the sentence harder to read.</w:t>
      </w:r>
    </w:p>
  </w:comment>
  <w:comment w:id="3" w:author="Trent Biggs" w:date="2015-11-24T08:54:00Z" w:initials="TB">
    <w:p w14:paraId="3D72CFDB" w14:textId="69DF3B3E" w:rsidR="00C31871" w:rsidRDefault="00C31871">
      <w:pPr>
        <w:pStyle w:val="CommentText"/>
      </w:pPr>
      <w:r>
        <w:rPr>
          <w:rStyle w:val="CommentReference"/>
        </w:rPr>
        <w:annotationRef/>
      </w:r>
      <w:r>
        <w:t xml:space="preserve">These two values are for the total watershed, not the disturbed </w:t>
      </w:r>
      <w:r w:rsidR="009F0A05">
        <w:t>subwatershed</w:t>
      </w:r>
      <w:r>
        <w:t>.  Add sSSY from LOWER to Table 7 for all methods and put the new numbers here.</w:t>
      </w:r>
    </w:p>
  </w:comment>
  <w:comment w:id="2" w:author="Trent Biggs" w:date="2015-11-24T09:05:00Z" w:initials="TB">
    <w:p w14:paraId="789CDBD9" w14:textId="77777777" w:rsidR="00C31871" w:rsidRDefault="00C31871">
      <w:pPr>
        <w:pStyle w:val="CommentText"/>
      </w:pPr>
      <w:r>
        <w:rPr>
          <w:rStyle w:val="CommentReference"/>
        </w:rPr>
        <w:annotationRef/>
      </w:r>
      <w:r>
        <w:t xml:space="preserve">I provided rationale for not including the Psum values here.  In the text I say we did a sensitivity analysis and concluded that Psum isn’t the best model since it has high error at high Q. </w:t>
      </w:r>
    </w:p>
  </w:comment>
  <w:comment w:id="4" w:author="Trent Biggs" w:date="2015-11-23T17:31:00Z" w:initials="TB">
    <w:p w14:paraId="34AB0520" w14:textId="77777777" w:rsidR="00C31871" w:rsidRDefault="00C31871">
      <w:pPr>
        <w:pStyle w:val="CommentText"/>
      </w:pPr>
      <w:r>
        <w:rPr>
          <w:rStyle w:val="CommentReference"/>
        </w:rPr>
        <w:annotationRef/>
      </w:r>
      <w:r>
        <w:t>Good.</w:t>
      </w:r>
    </w:p>
  </w:comment>
  <w:comment w:id="5" w:author="Trent Biggs" w:date="2015-11-23T17:47:00Z" w:initials="TB">
    <w:p w14:paraId="1FF068AE" w14:textId="77777777" w:rsidR="00C31871" w:rsidRDefault="00C31871">
      <w:pPr>
        <w:pStyle w:val="CommentText"/>
      </w:pPr>
      <w:r>
        <w:rPr>
          <w:rStyle w:val="CommentReference"/>
        </w:rPr>
        <w:annotationRef/>
      </w:r>
      <w:r>
        <w:t>I think a sample hydrograph separation showing how the methods separated multiple events would be helpful.</w:t>
      </w:r>
    </w:p>
  </w:comment>
  <w:comment w:id="6" w:author="Trent Biggs" w:date="2015-11-23T17:48:00Z" w:initials="TB">
    <w:p w14:paraId="64EC9CB2" w14:textId="77777777" w:rsidR="00C31871" w:rsidRDefault="00C31871">
      <w:pPr>
        <w:pStyle w:val="CommentText"/>
      </w:pPr>
      <w:r>
        <w:rPr>
          <w:rStyle w:val="CommentReference"/>
        </w:rPr>
        <w:annotationRef/>
      </w:r>
      <w:r>
        <w:t>Try not to have so many modifiers before a noun…it makes it hard to read, and I’ve noticed it’s a consistent style of yours.</w:t>
      </w:r>
    </w:p>
  </w:comment>
  <w:comment w:id="7" w:author="Trent Biggs" w:date="2015-11-23T17:59:00Z" w:initials="TB">
    <w:p w14:paraId="64444F6C" w14:textId="77777777" w:rsidR="00C31871" w:rsidRDefault="00C31871">
      <w:pPr>
        <w:pStyle w:val="CommentText"/>
      </w:pPr>
      <w:r>
        <w:rPr>
          <w:rStyle w:val="CommentReference"/>
        </w:rPr>
        <w:annotationRef/>
      </w:r>
      <w:r>
        <w:t xml:space="preserve">Also put EV_ in subscript.  </w:t>
      </w:r>
    </w:p>
  </w:comment>
  <w:comment w:id="8" w:author="Trent Biggs" w:date="2015-11-23T18:15:00Z" w:initials="TB">
    <w:p w14:paraId="3640DD4F" w14:textId="77777777" w:rsidR="00C31871" w:rsidRDefault="00C31871">
      <w:pPr>
        <w:pStyle w:val="CommentText"/>
      </w:pPr>
      <w:r>
        <w:rPr>
          <w:rStyle w:val="CommentReference"/>
        </w:rPr>
        <w:annotationRef/>
      </w:r>
      <w:r>
        <w:t>Rather than p=0.000, use scientific notation for e.g. p&lt;10-6.</w:t>
      </w:r>
    </w:p>
  </w:comment>
  <w:comment w:id="9" w:author="Trent Biggs" w:date="2015-11-23T18:19:00Z" w:initials="TB">
    <w:p w14:paraId="7822A4E9" w14:textId="77777777" w:rsidR="00C31871" w:rsidRDefault="00C31871">
      <w:pPr>
        <w:pStyle w:val="CommentText"/>
      </w:pPr>
      <w:r>
        <w:rPr>
          <w:rStyle w:val="CommentReference"/>
        </w:rPr>
        <w:annotationRef/>
      </w:r>
      <w:r>
        <w:t>And so on throughout the document.</w:t>
      </w:r>
    </w:p>
  </w:comment>
  <w:comment w:id="10" w:author="Trent Biggs" w:date="2015-11-23T18:36:00Z" w:initials="TB">
    <w:p w14:paraId="2063BE41" w14:textId="77777777" w:rsidR="00C31871" w:rsidRDefault="00C31871" w:rsidP="008873DA">
      <w:pPr>
        <w:pStyle w:val="CommentText"/>
      </w:pPr>
      <w:r>
        <w:rPr>
          <w:rStyle w:val="CommentReference"/>
        </w:rPr>
        <w:annotationRef/>
      </w:r>
      <w:r>
        <w:t>Reorganize to indicate values parenthetically as I did above.  It’s too hard to figure out which number goes with which if there is &gt;2 numbers.</w:t>
      </w:r>
    </w:p>
  </w:comment>
  <w:comment w:id="11" w:author="Trent Biggs" w:date="2015-11-24T14:00:00Z" w:initials="TB">
    <w:p w14:paraId="435A5184" w14:textId="77777777" w:rsidR="00C31871" w:rsidRDefault="00C31871">
      <w:pPr>
        <w:pStyle w:val="CommentText"/>
      </w:pPr>
      <w:r>
        <w:rPr>
          <w:rStyle w:val="CommentReference"/>
        </w:rPr>
        <w:annotationRef/>
      </w:r>
      <w:r>
        <w:t>Use just Qmax prediction and all storms.</w:t>
      </w:r>
    </w:p>
  </w:comment>
  <w:comment w:id="14" w:author="Trent Biggs" w:date="2015-11-24T15:11:00Z" w:initials="TB">
    <w:p w14:paraId="2A69C4C0" w14:textId="77777777" w:rsidR="00C31871" w:rsidRDefault="00C31871">
      <w:pPr>
        <w:pStyle w:val="CommentText"/>
      </w:pPr>
      <w:r>
        <w:rPr>
          <w:rStyle w:val="CommentReference"/>
        </w:rPr>
        <w:annotationRef/>
      </w:r>
      <w:r>
        <w:t>Ferrier Table 1 says 60 km2)</w:t>
      </w:r>
    </w:p>
  </w:comment>
  <w:comment w:id="12" w:author="Trent Biggs" w:date="2015-11-24T14:40:00Z" w:initials="TB">
    <w:p w14:paraId="36ADB6E4" w14:textId="77777777" w:rsidR="00C31871" w:rsidRDefault="00C31871">
      <w:pPr>
        <w:pStyle w:val="CommentText"/>
      </w:pPr>
      <w:r>
        <w:rPr>
          <w:rStyle w:val="CommentReference"/>
        </w:rPr>
        <w:annotationRef/>
      </w:r>
      <w:r>
        <w:t>Is Hanalei pristine?  Disturbed?</w:t>
      </w:r>
    </w:p>
  </w:comment>
  <w:comment w:id="13" w:author="Alex Messina" w:date="2015-12-03T10:31:00Z" w:initials="AM">
    <w:p w14:paraId="7E03C49B" w14:textId="075D929B" w:rsidR="00C31871" w:rsidRDefault="00C31871">
      <w:pPr>
        <w:pStyle w:val="CommentText"/>
      </w:pPr>
      <w:r>
        <w:rPr>
          <w:rStyle w:val="CommentReference"/>
        </w:rPr>
        <w:annotationRef/>
      </w:r>
      <w:r>
        <w:t>Disturbed, mainly by agriculture I would assume</w:t>
      </w:r>
    </w:p>
  </w:comment>
  <w:comment w:id="17" w:author="Trent Biggs" w:date="2015-11-24T15:04:00Z" w:initials="TB">
    <w:p w14:paraId="414E2B0F" w14:textId="77777777" w:rsidR="00C31871" w:rsidRDefault="00C31871">
      <w:pPr>
        <w:pStyle w:val="CommentText"/>
      </w:pPr>
      <w:r>
        <w:rPr>
          <w:rStyle w:val="CommentReference"/>
        </w:rPr>
        <w:annotationRef/>
      </w:r>
      <w:r>
        <w:t>Is this suspended sediment or total erosion rate?  See Ferrier’s values, which are 545 for all mass flux (solutes + ss + bedload).</w:t>
      </w:r>
    </w:p>
  </w:comment>
  <w:comment w:id="15" w:author="Trent Biggs" w:date="2015-11-24T15:39:00Z" w:initials="TB">
    <w:p w14:paraId="6ED6BD4E" w14:textId="19B7B7A7" w:rsidR="00C31871" w:rsidRDefault="00C31871">
      <w:pPr>
        <w:pStyle w:val="CommentText"/>
      </w:pPr>
      <w:r>
        <w:rPr>
          <w:rStyle w:val="CommentReference"/>
        </w:rPr>
        <w:annotationRef/>
      </w:r>
      <w:r>
        <w:t xml:space="preserve">I wonder how it is possible that SSC at </w:t>
      </w:r>
      <w:r w:rsidR="009F0A05">
        <w:t>Hanalei</w:t>
      </w:r>
      <w:r>
        <w:t xml:space="preserve"> is similar to or lower than Faga’alu, but SSY is 10x greater?  Must be due to discharge measurements?  Can we compare those?</w:t>
      </w:r>
    </w:p>
  </w:comment>
  <w:comment w:id="16" w:author="Alex Messina" w:date="2015-12-03T10:28:00Z" w:initials="AM">
    <w:p w14:paraId="6D69095A" w14:textId="39AD850D" w:rsidR="00C31871" w:rsidRDefault="00C31871">
      <w:pPr>
        <w:pStyle w:val="CommentText"/>
      </w:pPr>
      <w:r>
        <w:rPr>
          <w:rStyle w:val="CommentReference"/>
        </w:rPr>
        <w:annotationRef/>
      </w:r>
      <w:r>
        <w:t xml:space="preserve">Q at </w:t>
      </w:r>
      <w:r w:rsidR="009F0A05">
        <w:t>Hanalei</w:t>
      </w:r>
      <w:r>
        <w:t xml:space="preserve"> varies from 2,800 L/sec to 53,800 L/sec</w:t>
      </w:r>
    </w:p>
    <w:p w14:paraId="1D217E3F" w14:textId="2C6B7B48" w:rsidR="00C31871" w:rsidRDefault="00C31871">
      <w:pPr>
        <w:pStyle w:val="CommentText"/>
      </w:pPr>
      <w:r>
        <w:t>Q at Faga’alu varies from 59-13,071 L/sec</w:t>
      </w:r>
    </w:p>
  </w:comment>
  <w:comment w:id="18" w:author="Trent Biggs" w:date="2015-11-24T15:46:00Z" w:initials="TB">
    <w:p w14:paraId="7A528280" w14:textId="77777777" w:rsidR="00C31871" w:rsidRDefault="00C31871">
      <w:pPr>
        <w:pStyle w:val="CommentText"/>
      </w:pPr>
      <w:r>
        <w:rPr>
          <w:rStyle w:val="CommentReference"/>
        </w:rPr>
        <w:annotationRef/>
      </w:r>
      <w:r>
        <w:t>Size?</w:t>
      </w:r>
    </w:p>
  </w:comment>
  <w:comment w:id="19" w:author="Trent Biggs" w:date="2015-11-24T15:51:00Z" w:initials="TB">
    <w:p w14:paraId="4A6550BA" w14:textId="77777777" w:rsidR="00C31871" w:rsidRDefault="00C31871">
      <w:pPr>
        <w:pStyle w:val="CommentText"/>
      </w:pPr>
      <w:r>
        <w:rPr>
          <w:rStyle w:val="CommentReference"/>
        </w:rPr>
        <w:annotationRef/>
      </w:r>
      <w:r>
        <w:t>Alex, would you describe any other sediment sources?</w:t>
      </w:r>
    </w:p>
  </w:comment>
  <w:comment w:id="20" w:author="Trent Biggs" w:date="2015-11-24T15:49:00Z" w:initials="TB">
    <w:p w14:paraId="2BD6BC86" w14:textId="77777777" w:rsidR="00C31871" w:rsidRDefault="00C31871">
      <w:pPr>
        <w:pStyle w:val="CommentText"/>
      </w:pPr>
      <w:r>
        <w:rPr>
          <w:rStyle w:val="CommentReference"/>
        </w:rPr>
        <w:annotationRef/>
      </w:r>
      <w:r>
        <w:t xml:space="preserve">Did you get some samples during storms from the small trib that drained the agricultural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C37BD7" w15:done="1"/>
  <w15:commentEx w15:paraId="3D72CFDB" w15:done="1"/>
  <w15:commentEx w15:paraId="789CDBD9" w15:done="1"/>
  <w15:commentEx w15:paraId="34AB0520" w15:done="1"/>
  <w15:commentEx w15:paraId="1FF068AE" w15:done="0"/>
  <w15:commentEx w15:paraId="64EC9CB2" w15:done="1"/>
  <w15:commentEx w15:paraId="64444F6C" w15:done="1"/>
  <w15:commentEx w15:paraId="3640DD4F" w15:done="1"/>
  <w15:commentEx w15:paraId="7822A4E9" w15:done="1"/>
  <w15:commentEx w15:paraId="2063BE41" w15:done="1"/>
  <w15:commentEx w15:paraId="435A5184" w15:done="1"/>
  <w15:commentEx w15:paraId="2A69C4C0" w15:done="1"/>
  <w15:commentEx w15:paraId="36ADB6E4" w15:done="0"/>
  <w15:commentEx w15:paraId="7E03C49B" w15:paraIdParent="36ADB6E4" w15:done="0"/>
  <w15:commentEx w15:paraId="414E2B0F" w15:done="0"/>
  <w15:commentEx w15:paraId="6ED6BD4E" w15:done="0"/>
  <w15:commentEx w15:paraId="1D217E3F" w15:paraIdParent="6ED6BD4E" w15:done="0"/>
  <w15:commentEx w15:paraId="7A528280" w15:done="1"/>
  <w15:commentEx w15:paraId="4A6550BA" w15:done="1"/>
  <w15:commentEx w15:paraId="2BD6BC8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2F85B4" w14:textId="77777777" w:rsidR="002D11FD" w:rsidRDefault="002D11FD" w:rsidP="005337C0">
      <w:r>
        <w:separator/>
      </w:r>
    </w:p>
  </w:endnote>
  <w:endnote w:type="continuationSeparator" w:id="0">
    <w:p w14:paraId="4B4660CD" w14:textId="77777777" w:rsidR="002D11FD" w:rsidRDefault="002D11FD"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7C2C4DA" w14:textId="77777777" w:rsidR="00C31871" w:rsidRDefault="00C31871">
        <w:pPr>
          <w:pStyle w:val="Footer"/>
          <w:jc w:val="center"/>
        </w:pPr>
        <w:r>
          <w:fldChar w:fldCharType="begin"/>
        </w:r>
        <w:r>
          <w:instrText xml:space="preserve"> PAGE   \* MERGEFORMAT </w:instrText>
        </w:r>
        <w:r>
          <w:fldChar w:fldCharType="separate"/>
        </w:r>
        <w:r w:rsidR="00FE4A5C">
          <w:rPr>
            <w:noProof/>
          </w:rPr>
          <w:t>17</w:t>
        </w:r>
        <w:r>
          <w:rPr>
            <w:noProof/>
          </w:rPr>
          <w:fldChar w:fldCharType="end"/>
        </w:r>
      </w:p>
    </w:sdtContent>
  </w:sdt>
  <w:p w14:paraId="560687F5" w14:textId="77777777" w:rsidR="00C31871" w:rsidRDefault="00C318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1C142" w14:textId="77777777" w:rsidR="002D11FD" w:rsidRDefault="002D11FD" w:rsidP="005337C0">
      <w:r>
        <w:separator/>
      </w:r>
    </w:p>
  </w:footnote>
  <w:footnote w:type="continuationSeparator" w:id="0">
    <w:p w14:paraId="33DD2F51" w14:textId="77777777" w:rsidR="002D11FD" w:rsidRDefault="002D11FD"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4F34"/>
    <w:rsid w:val="0007173E"/>
    <w:rsid w:val="0007662E"/>
    <w:rsid w:val="000805B3"/>
    <w:rsid w:val="000A4732"/>
    <w:rsid w:val="000D4F96"/>
    <w:rsid w:val="000F594B"/>
    <w:rsid w:val="00110DCF"/>
    <w:rsid w:val="00124A86"/>
    <w:rsid w:val="00134C4C"/>
    <w:rsid w:val="0013553C"/>
    <w:rsid w:val="00144A6A"/>
    <w:rsid w:val="00171082"/>
    <w:rsid w:val="00185268"/>
    <w:rsid w:val="001C5CCD"/>
    <w:rsid w:val="001D6675"/>
    <w:rsid w:val="001E37AA"/>
    <w:rsid w:val="001F029F"/>
    <w:rsid w:val="0020282E"/>
    <w:rsid w:val="00204493"/>
    <w:rsid w:val="00212424"/>
    <w:rsid w:val="002652C4"/>
    <w:rsid w:val="00271C5A"/>
    <w:rsid w:val="002720B5"/>
    <w:rsid w:val="00280E1A"/>
    <w:rsid w:val="002A1C32"/>
    <w:rsid w:val="002D11FD"/>
    <w:rsid w:val="002D34DE"/>
    <w:rsid w:val="002D57EC"/>
    <w:rsid w:val="002E1C96"/>
    <w:rsid w:val="002E3782"/>
    <w:rsid w:val="002E4774"/>
    <w:rsid w:val="002F266A"/>
    <w:rsid w:val="0030285F"/>
    <w:rsid w:val="00315D13"/>
    <w:rsid w:val="00320CA6"/>
    <w:rsid w:val="00327DBC"/>
    <w:rsid w:val="0034534C"/>
    <w:rsid w:val="003525EB"/>
    <w:rsid w:val="00354A52"/>
    <w:rsid w:val="00396F2C"/>
    <w:rsid w:val="003C00D9"/>
    <w:rsid w:val="003F765C"/>
    <w:rsid w:val="004337A3"/>
    <w:rsid w:val="0043601D"/>
    <w:rsid w:val="00436F6E"/>
    <w:rsid w:val="00443E9F"/>
    <w:rsid w:val="00463825"/>
    <w:rsid w:val="004D5A73"/>
    <w:rsid w:val="004F0F56"/>
    <w:rsid w:val="004F20D3"/>
    <w:rsid w:val="004F7948"/>
    <w:rsid w:val="005171FE"/>
    <w:rsid w:val="0053158A"/>
    <w:rsid w:val="005337C0"/>
    <w:rsid w:val="00573443"/>
    <w:rsid w:val="0059092E"/>
    <w:rsid w:val="00596D51"/>
    <w:rsid w:val="005C3971"/>
    <w:rsid w:val="005E0E45"/>
    <w:rsid w:val="005E2EB1"/>
    <w:rsid w:val="005E7EC7"/>
    <w:rsid w:val="005F6814"/>
    <w:rsid w:val="00603E10"/>
    <w:rsid w:val="00625274"/>
    <w:rsid w:val="006315FA"/>
    <w:rsid w:val="00645AB6"/>
    <w:rsid w:val="006652AB"/>
    <w:rsid w:val="0067642A"/>
    <w:rsid w:val="00685CD7"/>
    <w:rsid w:val="006C59D9"/>
    <w:rsid w:val="006D4F9E"/>
    <w:rsid w:val="006E1D48"/>
    <w:rsid w:val="006E543C"/>
    <w:rsid w:val="006F5A12"/>
    <w:rsid w:val="00716BDF"/>
    <w:rsid w:val="007363E8"/>
    <w:rsid w:val="007439B6"/>
    <w:rsid w:val="007666DB"/>
    <w:rsid w:val="007956F5"/>
    <w:rsid w:val="00795BAC"/>
    <w:rsid w:val="007D2E42"/>
    <w:rsid w:val="007D5FB8"/>
    <w:rsid w:val="007D6412"/>
    <w:rsid w:val="007D6858"/>
    <w:rsid w:val="007E0447"/>
    <w:rsid w:val="007E1FC8"/>
    <w:rsid w:val="007E79BC"/>
    <w:rsid w:val="007F16F1"/>
    <w:rsid w:val="00806559"/>
    <w:rsid w:val="00856346"/>
    <w:rsid w:val="0086602A"/>
    <w:rsid w:val="00872712"/>
    <w:rsid w:val="00875513"/>
    <w:rsid w:val="008873DA"/>
    <w:rsid w:val="00890C37"/>
    <w:rsid w:val="008915FB"/>
    <w:rsid w:val="008947D7"/>
    <w:rsid w:val="00896201"/>
    <w:rsid w:val="008A1AD5"/>
    <w:rsid w:val="008A20C0"/>
    <w:rsid w:val="008B0AF8"/>
    <w:rsid w:val="008C242D"/>
    <w:rsid w:val="008E2C01"/>
    <w:rsid w:val="00906CD2"/>
    <w:rsid w:val="00912AC5"/>
    <w:rsid w:val="00923D73"/>
    <w:rsid w:val="009337B2"/>
    <w:rsid w:val="009374BD"/>
    <w:rsid w:val="0096673D"/>
    <w:rsid w:val="00973768"/>
    <w:rsid w:val="009760BA"/>
    <w:rsid w:val="009804F9"/>
    <w:rsid w:val="0098238A"/>
    <w:rsid w:val="0099011B"/>
    <w:rsid w:val="009B12C7"/>
    <w:rsid w:val="009B3B1C"/>
    <w:rsid w:val="009C56F9"/>
    <w:rsid w:val="009E710A"/>
    <w:rsid w:val="009F0A05"/>
    <w:rsid w:val="009F5029"/>
    <w:rsid w:val="00A15AFB"/>
    <w:rsid w:val="00A20F2F"/>
    <w:rsid w:val="00A324F1"/>
    <w:rsid w:val="00A344CA"/>
    <w:rsid w:val="00A40F34"/>
    <w:rsid w:val="00A548D8"/>
    <w:rsid w:val="00A61857"/>
    <w:rsid w:val="00A631B1"/>
    <w:rsid w:val="00A93E9F"/>
    <w:rsid w:val="00A955CD"/>
    <w:rsid w:val="00A96FFB"/>
    <w:rsid w:val="00AA152E"/>
    <w:rsid w:val="00B02B57"/>
    <w:rsid w:val="00B03D61"/>
    <w:rsid w:val="00B14A8F"/>
    <w:rsid w:val="00B2112C"/>
    <w:rsid w:val="00B42671"/>
    <w:rsid w:val="00B45122"/>
    <w:rsid w:val="00B55B18"/>
    <w:rsid w:val="00B56E0C"/>
    <w:rsid w:val="00B64B82"/>
    <w:rsid w:val="00B81736"/>
    <w:rsid w:val="00B87E64"/>
    <w:rsid w:val="00B92A50"/>
    <w:rsid w:val="00BA3DEE"/>
    <w:rsid w:val="00BC0A0A"/>
    <w:rsid w:val="00BE796F"/>
    <w:rsid w:val="00C0550D"/>
    <w:rsid w:val="00C10170"/>
    <w:rsid w:val="00C20139"/>
    <w:rsid w:val="00C31871"/>
    <w:rsid w:val="00C54CA1"/>
    <w:rsid w:val="00C65A69"/>
    <w:rsid w:val="00C908A5"/>
    <w:rsid w:val="00CA5DBA"/>
    <w:rsid w:val="00CD2330"/>
    <w:rsid w:val="00CD2954"/>
    <w:rsid w:val="00CD35A6"/>
    <w:rsid w:val="00CF0411"/>
    <w:rsid w:val="00D061B5"/>
    <w:rsid w:val="00D72E0F"/>
    <w:rsid w:val="00D771BC"/>
    <w:rsid w:val="00D96F49"/>
    <w:rsid w:val="00DA555B"/>
    <w:rsid w:val="00DB6D03"/>
    <w:rsid w:val="00DD04D4"/>
    <w:rsid w:val="00E029B2"/>
    <w:rsid w:val="00E07885"/>
    <w:rsid w:val="00E15376"/>
    <w:rsid w:val="00E153E3"/>
    <w:rsid w:val="00E24672"/>
    <w:rsid w:val="00E24D3A"/>
    <w:rsid w:val="00E33948"/>
    <w:rsid w:val="00E4089F"/>
    <w:rsid w:val="00E644E4"/>
    <w:rsid w:val="00E9322E"/>
    <w:rsid w:val="00EB35A3"/>
    <w:rsid w:val="00EB6967"/>
    <w:rsid w:val="00ED69F9"/>
    <w:rsid w:val="00ED6E80"/>
    <w:rsid w:val="00EE7689"/>
    <w:rsid w:val="00F0788C"/>
    <w:rsid w:val="00F26C92"/>
    <w:rsid w:val="00F55358"/>
    <w:rsid w:val="00FA0EC9"/>
    <w:rsid w:val="00FC4740"/>
    <w:rsid w:val="00FC4FF0"/>
    <w:rsid w:val="00FC7E6A"/>
    <w:rsid w:val="00FE071C"/>
    <w:rsid w:val="00FE4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28C9"/>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8B863-0D77-4388-86AB-D2B21642F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55097</Words>
  <Characters>314058</Characters>
  <Application>Microsoft Office Word</Application>
  <DocSecurity>0</DocSecurity>
  <Lines>2617</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3</cp:revision>
  <cp:lastPrinted>2015-12-07T21:59:00Z</cp:lastPrinted>
  <dcterms:created xsi:type="dcterms:W3CDTF">2015-12-07T19:34:00Z</dcterms:created>
  <dcterms:modified xsi:type="dcterms:W3CDTF">2015-12-0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